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057E4" w:rsidRPr="00EE3CB9" w:rsidRDefault="00460C5F" w:rsidP="00961543">
      <w:pPr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E3CB9">
        <w:rPr>
          <w:rFonts w:ascii="Times New Roman" w:hAnsi="Times New Roman" w:cs="Times New Roman"/>
          <w:sz w:val="24"/>
          <w:szCs w:val="24"/>
        </w:rPr>
        <w:t>2</w:t>
      </w:r>
      <w:r w:rsidR="003C16AE" w:rsidRPr="00EE3CB9">
        <w:rPr>
          <w:rFonts w:ascii="Times New Roman" w:hAnsi="Times New Roman" w:cs="Times New Roman"/>
          <w:sz w:val="24"/>
          <w:szCs w:val="24"/>
        </w:rPr>
        <w:t xml:space="preserve"> METODOLOGIJA</w:t>
      </w:r>
    </w:p>
    <w:p w:rsidR="003C16AE" w:rsidRPr="00EE3CB9" w:rsidRDefault="003C16AE" w:rsidP="003C16AE">
      <w:pPr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E3CB9">
        <w:rPr>
          <w:rFonts w:ascii="Times New Roman" w:hAnsi="Times New Roman" w:cs="Times New Roman"/>
          <w:sz w:val="24"/>
          <w:szCs w:val="24"/>
        </w:rPr>
        <w:t>Metodološki pregled pretekle literature je ključnega pomena vsakega akademskega raziskovanja</w:t>
      </w:r>
      <w:r w:rsidR="001C5421" w:rsidRPr="00EE3CB9">
        <w:rPr>
          <w:rFonts w:ascii="Times New Roman" w:hAnsi="Times New Roman" w:cs="Times New Roman"/>
          <w:sz w:val="24"/>
          <w:szCs w:val="24"/>
        </w:rPr>
        <w:t xml:space="preserve">. </w:t>
      </w:r>
      <w:r w:rsidR="004A6CC2" w:rsidRPr="00EE3CB9">
        <w:rPr>
          <w:rFonts w:ascii="Times New Roman" w:hAnsi="Times New Roman" w:cs="Times New Roman"/>
          <w:sz w:val="24"/>
          <w:szCs w:val="24"/>
        </w:rPr>
        <w:t>Področja kot so inženiring</w:t>
      </w:r>
      <w:r w:rsidR="001B5663">
        <w:rPr>
          <w:rFonts w:ascii="Times New Roman" w:hAnsi="Times New Roman" w:cs="Times New Roman"/>
          <w:sz w:val="24"/>
          <w:szCs w:val="24"/>
        </w:rPr>
        <w:t>,</w:t>
      </w:r>
      <w:r w:rsidR="004A6CC2" w:rsidRPr="00EE3CB9">
        <w:rPr>
          <w:rFonts w:ascii="Times New Roman" w:hAnsi="Times New Roman" w:cs="Times New Roman"/>
          <w:sz w:val="24"/>
          <w:szCs w:val="24"/>
        </w:rPr>
        <w:t xml:space="preserve"> so zaradi podcenjevanja pomembnosti metode</w:t>
      </w:r>
      <w:r w:rsidR="00D36F92" w:rsidRPr="00EE3CB9">
        <w:rPr>
          <w:rFonts w:ascii="Times New Roman" w:hAnsi="Times New Roman" w:cs="Times New Roman"/>
          <w:sz w:val="24"/>
          <w:szCs w:val="24"/>
        </w:rPr>
        <w:t xml:space="preserve"> pregleda literature</w:t>
      </w:r>
      <w:r w:rsidR="004A6CC2" w:rsidRPr="00EE3CB9">
        <w:rPr>
          <w:rFonts w:ascii="Times New Roman" w:hAnsi="Times New Roman" w:cs="Times New Roman"/>
          <w:sz w:val="24"/>
          <w:szCs w:val="24"/>
        </w:rPr>
        <w:t xml:space="preserve"> kronično utrpela pomanjkanje raziskovalnih del, kar je otežilo teoretski in konceptualni naprede</w:t>
      </w:r>
      <w:r w:rsidR="00340492" w:rsidRPr="00EE3CB9">
        <w:rPr>
          <w:rFonts w:ascii="Times New Roman" w:hAnsi="Times New Roman" w:cs="Times New Roman"/>
          <w:sz w:val="24"/>
          <w:szCs w:val="24"/>
        </w:rPr>
        <w:t>k</w:t>
      </w:r>
      <w:r w:rsidR="00EA25CF" w:rsidRPr="00EE3CB9">
        <w:rPr>
          <w:rFonts w:ascii="Times New Roman" w:hAnsi="Times New Roman" w:cs="Times New Roman"/>
          <w:sz w:val="24"/>
          <w:szCs w:val="24"/>
        </w:rPr>
        <w:t>. Metoda nam omogoča pre</w:t>
      </w:r>
      <w:r w:rsidR="00795CC5">
        <w:rPr>
          <w:rFonts w:ascii="Times New Roman" w:hAnsi="Times New Roman" w:cs="Times New Roman"/>
          <w:sz w:val="24"/>
          <w:szCs w:val="24"/>
        </w:rPr>
        <w:t xml:space="preserve">gled preteklih dognanj, ki </w:t>
      </w:r>
      <w:r w:rsidR="00EA25CF" w:rsidRPr="00EE3CB9">
        <w:rPr>
          <w:rFonts w:ascii="Times New Roman" w:hAnsi="Times New Roman" w:cs="Times New Roman"/>
          <w:sz w:val="24"/>
          <w:szCs w:val="24"/>
        </w:rPr>
        <w:t xml:space="preserve">služijo kot </w:t>
      </w:r>
      <w:r w:rsidR="00795CC5">
        <w:rPr>
          <w:rFonts w:ascii="Times New Roman" w:hAnsi="Times New Roman" w:cs="Times New Roman"/>
          <w:sz w:val="24"/>
          <w:szCs w:val="24"/>
        </w:rPr>
        <w:t xml:space="preserve">dobri </w:t>
      </w:r>
      <w:r w:rsidR="00EA25CF" w:rsidRPr="00EE3CB9">
        <w:rPr>
          <w:rFonts w:ascii="Times New Roman" w:hAnsi="Times New Roman" w:cs="Times New Roman"/>
          <w:sz w:val="24"/>
          <w:szCs w:val="24"/>
        </w:rPr>
        <w:t>temelj</w:t>
      </w:r>
      <w:r w:rsidR="00795CC5">
        <w:rPr>
          <w:rFonts w:ascii="Times New Roman" w:hAnsi="Times New Roman" w:cs="Times New Roman"/>
          <w:sz w:val="24"/>
          <w:szCs w:val="24"/>
        </w:rPr>
        <w:t>i</w:t>
      </w:r>
      <w:r w:rsidR="00EA25CF" w:rsidRPr="00EE3CB9">
        <w:rPr>
          <w:rFonts w:ascii="Times New Roman" w:hAnsi="Times New Roman" w:cs="Times New Roman"/>
          <w:sz w:val="24"/>
          <w:szCs w:val="24"/>
        </w:rPr>
        <w:t xml:space="preserve"> prihodnjim</w:t>
      </w:r>
      <w:r w:rsidR="00561452">
        <w:rPr>
          <w:rFonts w:ascii="Times New Roman" w:hAnsi="Times New Roman" w:cs="Times New Roman"/>
          <w:sz w:val="24"/>
          <w:szCs w:val="24"/>
        </w:rPr>
        <w:t xml:space="preserve"> raziskavam</w:t>
      </w:r>
      <w:r w:rsidR="00D67EA8">
        <w:rPr>
          <w:rFonts w:ascii="Times New Roman" w:hAnsi="Times New Roman" w:cs="Times New Roman"/>
          <w:sz w:val="24"/>
          <w:szCs w:val="24"/>
        </w:rPr>
        <w:t xml:space="preserve"> </w:t>
      </w:r>
      <w:r w:rsidR="00EA25CF" w:rsidRPr="00EE3CB9">
        <w:rPr>
          <w:rFonts w:ascii="Times New Roman" w:hAnsi="Times New Roman" w:cs="Times New Roman"/>
          <w:sz w:val="24"/>
          <w:szCs w:val="24"/>
        </w:rPr>
        <w:fldChar w:fldCharType="begin"/>
      </w:r>
      <w:r w:rsidR="00EA25CF" w:rsidRPr="00EE3CB9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dGK7qOi1","properties":{"formattedCitation":"(Levy in J. Ellis 2006, 181)","plainCitation":"(Levy in J. Ellis 2006, 181)"},"citationItems":[{"id":455,"uris":["http://zotero.org/users/local/1VrTeLcH/items/7LPYNDCK"],"uri":["http://zotero.org/users/local/1VrTeLcH/items/7LPYNDCK"],"itemData":{"id":455,"type":"article-journal","title":"A Systems Approach to Conduct an Effective Literature Review in Support of Information Systems Research","container-title":"Informing Science: The International Journal of an Emerging Transdiscipline","page":"181-212","volume":"9","source":"CrossRef","DOI":"10.28945/479","ISSN":"1547-9684, 1521-4672","language":"en","author":[{"family":"Levy","given":"Yair"},{"family":"J. Ellis","given":"Timothy"}],"issued":{"date-parts":[["2006"]]}},"locator":"181"}],"schema":"https://github.com/citation-style-language/schema/raw/master/csl-citation.json"} </w:instrText>
      </w:r>
      <w:r w:rsidR="00EA25CF" w:rsidRPr="00EE3CB9">
        <w:rPr>
          <w:rFonts w:ascii="Times New Roman" w:hAnsi="Times New Roman" w:cs="Times New Roman"/>
          <w:sz w:val="24"/>
          <w:szCs w:val="24"/>
        </w:rPr>
        <w:fldChar w:fldCharType="separate"/>
      </w:r>
      <w:r w:rsidR="00EA25CF" w:rsidRPr="00EE3CB9">
        <w:rPr>
          <w:rFonts w:ascii="Times New Roman" w:hAnsi="Times New Roman" w:cs="Times New Roman"/>
          <w:sz w:val="24"/>
          <w:szCs w:val="24"/>
        </w:rPr>
        <w:t>(Levy in J. Ellis 2006, 181)</w:t>
      </w:r>
      <w:r w:rsidR="00EA25CF" w:rsidRPr="00EE3CB9">
        <w:rPr>
          <w:rFonts w:ascii="Times New Roman" w:hAnsi="Times New Roman" w:cs="Times New Roman"/>
          <w:sz w:val="24"/>
          <w:szCs w:val="24"/>
        </w:rPr>
        <w:fldChar w:fldCharType="end"/>
      </w:r>
      <w:r w:rsidR="00EA25CF" w:rsidRPr="00EE3CB9">
        <w:rPr>
          <w:rFonts w:ascii="Times New Roman" w:hAnsi="Times New Roman" w:cs="Times New Roman"/>
          <w:sz w:val="24"/>
          <w:szCs w:val="24"/>
        </w:rPr>
        <w:t>.</w:t>
      </w:r>
      <w:r w:rsidR="000E3E5C" w:rsidRPr="00EE3CB9">
        <w:rPr>
          <w:rFonts w:ascii="Times New Roman" w:hAnsi="Times New Roman" w:cs="Times New Roman"/>
          <w:sz w:val="24"/>
          <w:szCs w:val="24"/>
        </w:rPr>
        <w:t xml:space="preserve"> Industrija video iger ponuja ve</w:t>
      </w:r>
      <w:r w:rsidR="00B95604">
        <w:rPr>
          <w:rFonts w:ascii="Times New Roman" w:hAnsi="Times New Roman" w:cs="Times New Roman"/>
          <w:sz w:val="24"/>
          <w:szCs w:val="24"/>
        </w:rPr>
        <w:t xml:space="preserve">liko literature z usmeritvami </w:t>
      </w:r>
      <w:r w:rsidR="000E3E5C" w:rsidRPr="00EE3CB9">
        <w:rPr>
          <w:rFonts w:ascii="Times New Roman" w:hAnsi="Times New Roman" w:cs="Times New Roman"/>
          <w:sz w:val="24"/>
          <w:szCs w:val="24"/>
        </w:rPr>
        <w:t>razvoj</w:t>
      </w:r>
      <w:r w:rsidR="00B95604">
        <w:rPr>
          <w:rFonts w:ascii="Times New Roman" w:hAnsi="Times New Roman" w:cs="Times New Roman"/>
          <w:sz w:val="24"/>
          <w:szCs w:val="24"/>
        </w:rPr>
        <w:t>a</w:t>
      </w:r>
      <w:r w:rsidR="000E3E5C" w:rsidRPr="00EE3CB9">
        <w:rPr>
          <w:rFonts w:ascii="Times New Roman" w:hAnsi="Times New Roman" w:cs="Times New Roman"/>
          <w:sz w:val="24"/>
          <w:szCs w:val="24"/>
        </w:rPr>
        <w:t xml:space="preserve"> video iger vend</w:t>
      </w:r>
      <w:r w:rsidR="001B5A9F" w:rsidRPr="00EE3CB9">
        <w:rPr>
          <w:rFonts w:ascii="Times New Roman" w:hAnsi="Times New Roman" w:cs="Times New Roman"/>
          <w:sz w:val="24"/>
          <w:szCs w:val="24"/>
        </w:rPr>
        <w:t xml:space="preserve">ar je </w:t>
      </w:r>
      <w:r w:rsidR="00492335" w:rsidRPr="00EE3CB9">
        <w:rPr>
          <w:rFonts w:ascii="Times New Roman" w:hAnsi="Times New Roman" w:cs="Times New Roman"/>
          <w:sz w:val="24"/>
          <w:szCs w:val="24"/>
        </w:rPr>
        <w:t>na to temo malo akademske</w:t>
      </w:r>
      <w:r w:rsidR="00CF4ED8" w:rsidRPr="00EE3CB9">
        <w:rPr>
          <w:rFonts w:ascii="Times New Roman" w:hAnsi="Times New Roman" w:cs="Times New Roman"/>
          <w:sz w:val="24"/>
          <w:szCs w:val="24"/>
        </w:rPr>
        <w:t xml:space="preserve">. Razvoj iger je inherentno agilna aktivnost in veliko organizacij je podedovalo agilne prakse </w:t>
      </w:r>
      <w:r w:rsidR="00CF4ED8" w:rsidRPr="00EE3CB9">
        <w:rPr>
          <w:rFonts w:ascii="Times New Roman" w:hAnsi="Times New Roman" w:cs="Times New Roman"/>
          <w:sz w:val="24"/>
          <w:szCs w:val="24"/>
        </w:rPr>
        <w:fldChar w:fldCharType="begin"/>
      </w:r>
      <w:r w:rsidR="00CF4ED8" w:rsidRPr="00EE3CB9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UwcwPMgG","properties":{"formattedCitation":"(Ruonala in YLIOPISTO 2016, 1)","plainCitation":"(Ruonala in YLIOPISTO 2016, 1)"},"citationItems":[{"id":460,"uris":["http://zotero.org/users/local/1VrTeLcH/items/ZLIAPPD6"],"uri":["http://zotero.org/users/local/1VrTeLcH/items/ZLIAPPD6"],"itemData":{"id":460,"type":"paper-conference","title":"Agile Game Development: A Systematic Literature Review","author":[{"family":"Ruonala","given":"Henna-Riikka"},{"family":"YLIOPISTO","given":"HELSINGIN"}],"issued":{"date-parts":[["2016"]]}},"locator":"1"}],"schema":"https://github.com/citation-style-language/schema/raw/master/csl-citation.json"} </w:instrText>
      </w:r>
      <w:r w:rsidR="00CF4ED8" w:rsidRPr="00EE3CB9">
        <w:rPr>
          <w:rFonts w:ascii="Times New Roman" w:hAnsi="Times New Roman" w:cs="Times New Roman"/>
          <w:sz w:val="24"/>
          <w:szCs w:val="24"/>
        </w:rPr>
        <w:fldChar w:fldCharType="separate"/>
      </w:r>
      <w:r w:rsidR="00CF4ED8" w:rsidRPr="00EE3CB9">
        <w:rPr>
          <w:rFonts w:ascii="Times New Roman" w:hAnsi="Times New Roman" w:cs="Times New Roman"/>
          <w:sz w:val="24"/>
          <w:szCs w:val="24"/>
        </w:rPr>
        <w:t>(Ruonala in YLIOPISTO 2016, 1)</w:t>
      </w:r>
      <w:r w:rsidR="00CF4ED8" w:rsidRPr="00EE3CB9">
        <w:rPr>
          <w:rFonts w:ascii="Times New Roman" w:hAnsi="Times New Roman" w:cs="Times New Roman"/>
          <w:sz w:val="24"/>
          <w:szCs w:val="24"/>
        </w:rPr>
        <w:fldChar w:fldCharType="end"/>
      </w:r>
      <w:r w:rsidR="00CF4ED8" w:rsidRPr="00EE3CB9">
        <w:rPr>
          <w:rFonts w:ascii="Times New Roman" w:hAnsi="Times New Roman" w:cs="Times New Roman"/>
          <w:sz w:val="24"/>
          <w:szCs w:val="24"/>
        </w:rPr>
        <w:t xml:space="preserve"> za katere tudi obstaja veliko literature, ki</w:t>
      </w:r>
      <w:r w:rsidR="00880EFC" w:rsidRPr="00EE3CB9">
        <w:rPr>
          <w:rFonts w:ascii="Times New Roman" w:hAnsi="Times New Roman" w:cs="Times New Roman"/>
          <w:sz w:val="24"/>
          <w:szCs w:val="24"/>
        </w:rPr>
        <w:t xml:space="preserve"> pa ni usmerjena v razvoj iger</w:t>
      </w:r>
      <w:r w:rsidR="009B1E37" w:rsidRPr="00EE3CB9">
        <w:rPr>
          <w:rFonts w:ascii="Times New Roman" w:hAnsi="Times New Roman" w:cs="Times New Roman"/>
          <w:sz w:val="24"/>
          <w:szCs w:val="24"/>
        </w:rPr>
        <w:t xml:space="preserve"> </w:t>
      </w:r>
      <w:r w:rsidR="009B1E37" w:rsidRPr="00EE3CB9">
        <w:rPr>
          <w:rFonts w:ascii="Times New Roman" w:hAnsi="Times New Roman" w:cs="Times New Roman"/>
          <w:sz w:val="24"/>
          <w:szCs w:val="24"/>
        </w:rPr>
        <w:fldChar w:fldCharType="begin"/>
      </w:r>
      <w:r w:rsidR="009B1E37" w:rsidRPr="00EE3CB9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TR4DJQwd","properties":{"formattedCitation":"(Barbosa 2017, 292)","plainCitation":"(Barbosa 2017, 292)"},"citationItems":[{"id":409,"uris":["http://zotero.org/users/local/1VrTeLcH/items/FDGYWLJY"],"uri":["http://zotero.org/users/local/1VrTeLcH/items/FDGYWLJY"],"itemData":{"id":409,"type":"article-journal","title":"Game-Scrum: An Approach to Agile Game Development","source":"www.academia.edu","abstract":"Game-Scrum: An Approach to Agile Game Development","URL":"https://www.academia.edu/15250630/Game-Scrum_An_Approach_to_Agile_Game_Development","shortTitle":"Game-Scrum","author":[{"family":"Barbosa","given":"Ellen"}],"accessed":{"date-parts":[["2017",12,11]]}},"locator":"292"}],"schema":"https://github.com/citation-style-language/schema/raw/master/csl-citation.json"} </w:instrText>
      </w:r>
      <w:r w:rsidR="009B1E37" w:rsidRPr="00EE3CB9">
        <w:rPr>
          <w:rFonts w:ascii="Times New Roman" w:hAnsi="Times New Roman" w:cs="Times New Roman"/>
          <w:sz w:val="24"/>
          <w:szCs w:val="24"/>
        </w:rPr>
        <w:fldChar w:fldCharType="separate"/>
      </w:r>
      <w:r w:rsidR="009B1E37" w:rsidRPr="00EE3CB9">
        <w:rPr>
          <w:rFonts w:ascii="Times New Roman" w:hAnsi="Times New Roman" w:cs="Times New Roman"/>
          <w:sz w:val="24"/>
          <w:szCs w:val="24"/>
        </w:rPr>
        <w:t>(Barbosa 2017, 292)</w:t>
      </w:r>
      <w:r w:rsidR="009B1E37" w:rsidRPr="00EE3CB9">
        <w:rPr>
          <w:rFonts w:ascii="Times New Roman" w:hAnsi="Times New Roman" w:cs="Times New Roman"/>
          <w:sz w:val="24"/>
          <w:szCs w:val="24"/>
        </w:rPr>
        <w:fldChar w:fldCharType="end"/>
      </w:r>
      <w:r w:rsidR="00880EFC" w:rsidRPr="00EE3CB9">
        <w:rPr>
          <w:rFonts w:ascii="Times New Roman" w:hAnsi="Times New Roman" w:cs="Times New Roman"/>
          <w:sz w:val="24"/>
          <w:szCs w:val="24"/>
        </w:rPr>
        <w:t xml:space="preserve">. </w:t>
      </w:r>
      <w:r w:rsidR="00896309" w:rsidRPr="00EE3CB9">
        <w:rPr>
          <w:rFonts w:ascii="Times New Roman" w:hAnsi="Times New Roman" w:cs="Times New Roman"/>
          <w:sz w:val="24"/>
          <w:szCs w:val="24"/>
        </w:rPr>
        <w:t xml:space="preserve">S pregledom literature </w:t>
      </w:r>
      <w:r w:rsidR="00100B61">
        <w:rPr>
          <w:rFonts w:ascii="Times New Roman" w:hAnsi="Times New Roman" w:cs="Times New Roman"/>
          <w:sz w:val="24"/>
          <w:szCs w:val="24"/>
        </w:rPr>
        <w:t>smo</w:t>
      </w:r>
      <w:r w:rsidR="00896309" w:rsidRPr="00EE3CB9">
        <w:rPr>
          <w:rFonts w:ascii="Times New Roman" w:hAnsi="Times New Roman" w:cs="Times New Roman"/>
          <w:sz w:val="24"/>
          <w:szCs w:val="24"/>
        </w:rPr>
        <w:t xml:space="preserve"> disciplini razvoja video iger zagotovili temelje</w:t>
      </w:r>
      <w:r w:rsidR="004A71E0">
        <w:rPr>
          <w:rFonts w:ascii="Times New Roman" w:hAnsi="Times New Roman" w:cs="Times New Roman"/>
          <w:sz w:val="24"/>
          <w:szCs w:val="24"/>
        </w:rPr>
        <w:t xml:space="preserve"> nadaljnjim raziskavam</w:t>
      </w:r>
      <w:r w:rsidR="008D1418">
        <w:rPr>
          <w:rFonts w:ascii="Times New Roman" w:hAnsi="Times New Roman" w:cs="Times New Roman"/>
          <w:sz w:val="24"/>
          <w:szCs w:val="24"/>
        </w:rPr>
        <w:t xml:space="preserve"> na področju raziskovanja razvojnih procesov</w:t>
      </w:r>
      <w:r w:rsidR="00896309" w:rsidRPr="00EE3CB9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3C16AE" w:rsidRPr="00EE3CB9" w:rsidRDefault="003C16AE" w:rsidP="00961543">
      <w:pPr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EB2BD8" w:rsidRPr="00EE3CB9" w:rsidRDefault="00B12E13" w:rsidP="00961543">
      <w:pPr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E3CB9">
        <w:rPr>
          <w:rFonts w:ascii="Times New Roman" w:hAnsi="Times New Roman" w:cs="Times New Roman"/>
          <w:sz w:val="24"/>
          <w:szCs w:val="24"/>
        </w:rPr>
        <w:t xml:space="preserve">2.1 </w:t>
      </w:r>
      <w:r w:rsidR="008D1E0B" w:rsidRPr="00EE3CB9">
        <w:rPr>
          <w:rFonts w:ascii="Times New Roman" w:hAnsi="Times New Roman" w:cs="Times New Roman"/>
          <w:sz w:val="24"/>
          <w:szCs w:val="24"/>
        </w:rPr>
        <w:t>NAMEN RAZISKOVANJA</w:t>
      </w:r>
    </w:p>
    <w:p w:rsidR="00B92E87" w:rsidRPr="00EE3CB9" w:rsidRDefault="008838F2" w:rsidP="00961543">
      <w:pPr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E3CB9">
        <w:rPr>
          <w:rFonts w:ascii="Times New Roman" w:hAnsi="Times New Roman" w:cs="Times New Roman"/>
          <w:sz w:val="24"/>
          <w:szCs w:val="24"/>
        </w:rPr>
        <w:t xml:space="preserve">Raziskava se nanaša na </w:t>
      </w:r>
      <w:r w:rsidR="00716F94">
        <w:rPr>
          <w:rFonts w:ascii="Times New Roman" w:hAnsi="Times New Roman" w:cs="Times New Roman"/>
          <w:sz w:val="24"/>
          <w:szCs w:val="24"/>
        </w:rPr>
        <w:t>raziskovanje</w:t>
      </w:r>
      <w:r w:rsidR="00714E1A" w:rsidRPr="00EE3CB9">
        <w:rPr>
          <w:rFonts w:ascii="Times New Roman" w:hAnsi="Times New Roman" w:cs="Times New Roman"/>
          <w:sz w:val="24"/>
          <w:szCs w:val="24"/>
        </w:rPr>
        <w:t xml:space="preserve"> procesov</w:t>
      </w:r>
      <w:r w:rsidRPr="00EE3CB9">
        <w:rPr>
          <w:rFonts w:ascii="Times New Roman" w:hAnsi="Times New Roman" w:cs="Times New Roman"/>
          <w:sz w:val="24"/>
          <w:szCs w:val="24"/>
        </w:rPr>
        <w:t>, ki se uporabljajo pri</w:t>
      </w:r>
      <w:r w:rsidR="0010460F">
        <w:rPr>
          <w:rFonts w:ascii="Times New Roman" w:hAnsi="Times New Roman" w:cs="Times New Roman"/>
          <w:sz w:val="24"/>
          <w:szCs w:val="24"/>
        </w:rPr>
        <w:t xml:space="preserve"> razvoju video iger.</w:t>
      </w:r>
      <w:r w:rsidR="00F21C52">
        <w:rPr>
          <w:rFonts w:ascii="Times New Roman" w:hAnsi="Times New Roman" w:cs="Times New Roman"/>
          <w:sz w:val="24"/>
          <w:szCs w:val="24"/>
        </w:rPr>
        <w:t xml:space="preserve"> </w:t>
      </w:r>
      <w:r w:rsidR="003C0F2F" w:rsidRPr="00EE3CB9">
        <w:rPr>
          <w:rFonts w:ascii="Times New Roman" w:hAnsi="Times New Roman" w:cs="Times New Roman"/>
          <w:sz w:val="24"/>
          <w:szCs w:val="24"/>
        </w:rPr>
        <w:t>Namen</w:t>
      </w:r>
      <w:r w:rsidRPr="00EE3CB9">
        <w:rPr>
          <w:rFonts w:ascii="Times New Roman" w:hAnsi="Times New Roman" w:cs="Times New Roman"/>
          <w:sz w:val="24"/>
          <w:szCs w:val="24"/>
        </w:rPr>
        <w:t xml:space="preserve"> je</w:t>
      </w:r>
      <w:r w:rsidR="00165B39">
        <w:rPr>
          <w:rFonts w:ascii="Times New Roman" w:hAnsi="Times New Roman" w:cs="Times New Roman"/>
          <w:sz w:val="24"/>
          <w:szCs w:val="24"/>
        </w:rPr>
        <w:t xml:space="preserve"> </w:t>
      </w:r>
      <w:r w:rsidRPr="00EE3CB9">
        <w:rPr>
          <w:rFonts w:ascii="Times New Roman" w:hAnsi="Times New Roman" w:cs="Times New Roman"/>
          <w:sz w:val="24"/>
          <w:szCs w:val="24"/>
        </w:rPr>
        <w:t>odkriti vse procesne mod</w:t>
      </w:r>
      <w:r w:rsidR="00DD0691">
        <w:rPr>
          <w:rFonts w:ascii="Times New Roman" w:hAnsi="Times New Roman" w:cs="Times New Roman"/>
          <w:sz w:val="24"/>
          <w:szCs w:val="24"/>
        </w:rPr>
        <w:t>ele in njihove značilnosti, kar vodi</w:t>
      </w:r>
      <w:r w:rsidRPr="00EE3CB9">
        <w:rPr>
          <w:rFonts w:ascii="Times New Roman" w:hAnsi="Times New Roman" w:cs="Times New Roman"/>
          <w:sz w:val="24"/>
          <w:szCs w:val="24"/>
        </w:rPr>
        <w:t xml:space="preserve"> v identifikacijo aktivnosti, ki so naj</w:t>
      </w:r>
      <w:r w:rsidR="00B52D82" w:rsidRPr="00EE3CB9">
        <w:rPr>
          <w:rFonts w:ascii="Times New Roman" w:hAnsi="Times New Roman" w:cs="Times New Roman"/>
          <w:sz w:val="24"/>
          <w:szCs w:val="24"/>
        </w:rPr>
        <w:t xml:space="preserve">bolj </w:t>
      </w:r>
      <w:r w:rsidR="00963308" w:rsidRPr="00EE3CB9">
        <w:rPr>
          <w:rFonts w:ascii="Times New Roman" w:hAnsi="Times New Roman" w:cs="Times New Roman"/>
          <w:sz w:val="24"/>
          <w:szCs w:val="24"/>
        </w:rPr>
        <w:t>pogoste v pr</w:t>
      </w:r>
      <w:r w:rsidR="00BC7B9D" w:rsidRPr="00EE3CB9">
        <w:rPr>
          <w:rFonts w:ascii="Times New Roman" w:hAnsi="Times New Roman" w:cs="Times New Roman"/>
          <w:sz w:val="24"/>
          <w:szCs w:val="24"/>
        </w:rPr>
        <w:t>ocesu razvoja.</w:t>
      </w:r>
      <w:r w:rsidR="00095535" w:rsidRPr="00EE3CB9">
        <w:rPr>
          <w:rFonts w:ascii="Times New Roman" w:hAnsi="Times New Roman" w:cs="Times New Roman"/>
          <w:sz w:val="24"/>
          <w:szCs w:val="24"/>
        </w:rPr>
        <w:t xml:space="preserve"> Cilj naloge je sestaviti procesni model, ki bi bil primeren za uporabo in optimizacijo z zrelostnim modelom za igre.</w:t>
      </w:r>
    </w:p>
    <w:p w:rsidR="006C3DE5" w:rsidRDefault="006C3DE5" w:rsidP="00961543">
      <w:pPr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963308" w:rsidRPr="00EE3CB9" w:rsidRDefault="00B92E87" w:rsidP="00961543">
      <w:pPr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E3CB9">
        <w:rPr>
          <w:rFonts w:ascii="Times New Roman" w:hAnsi="Times New Roman" w:cs="Times New Roman"/>
          <w:sz w:val="24"/>
          <w:szCs w:val="24"/>
        </w:rPr>
        <w:t>Na podlagi tega smo formulirali naslednja raziskovalna vprašanja:</w:t>
      </w:r>
    </w:p>
    <w:p w:rsidR="000F3634" w:rsidRPr="00EE3CB9" w:rsidRDefault="000F3634" w:rsidP="00961543">
      <w:pPr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E3CB9">
        <w:rPr>
          <w:rFonts w:ascii="Times New Roman" w:hAnsi="Times New Roman" w:cs="Times New Roman"/>
          <w:b/>
          <w:sz w:val="24"/>
          <w:szCs w:val="24"/>
        </w:rPr>
        <w:t>RV1:</w:t>
      </w:r>
      <w:r w:rsidRPr="00EE3CB9">
        <w:rPr>
          <w:rFonts w:ascii="Times New Roman" w:hAnsi="Times New Roman" w:cs="Times New Roman"/>
          <w:sz w:val="24"/>
          <w:szCs w:val="24"/>
        </w:rPr>
        <w:t xml:space="preserve"> Katere procesne modele, se uporablja pri razvoju video iger?</w:t>
      </w:r>
    </w:p>
    <w:p w:rsidR="000F3634" w:rsidRPr="00EE3CB9" w:rsidRDefault="000F3634" w:rsidP="00961543">
      <w:pPr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E3CB9">
        <w:rPr>
          <w:rFonts w:ascii="Times New Roman" w:hAnsi="Times New Roman" w:cs="Times New Roman"/>
          <w:b/>
          <w:sz w:val="24"/>
          <w:szCs w:val="24"/>
        </w:rPr>
        <w:t>RV2:</w:t>
      </w:r>
      <w:r w:rsidRPr="00EE3CB9">
        <w:rPr>
          <w:rFonts w:ascii="Times New Roman" w:hAnsi="Times New Roman" w:cs="Times New Roman"/>
          <w:sz w:val="24"/>
          <w:szCs w:val="24"/>
        </w:rPr>
        <w:t xml:space="preserve"> Katere so osnovne aktivnosti v procesu, ki bi lahko sestavljale korake procesa?</w:t>
      </w:r>
    </w:p>
    <w:p w:rsidR="000F3634" w:rsidRPr="00EE3CB9" w:rsidRDefault="000F3634" w:rsidP="00961543">
      <w:pPr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E3CB9">
        <w:rPr>
          <w:rFonts w:ascii="Times New Roman" w:hAnsi="Times New Roman" w:cs="Times New Roman"/>
          <w:b/>
          <w:sz w:val="24"/>
          <w:szCs w:val="24"/>
        </w:rPr>
        <w:t>RV3:</w:t>
      </w:r>
      <w:r w:rsidRPr="00EE3CB9">
        <w:rPr>
          <w:rFonts w:ascii="Times New Roman" w:hAnsi="Times New Roman" w:cs="Times New Roman"/>
          <w:sz w:val="24"/>
          <w:szCs w:val="24"/>
        </w:rPr>
        <w:t xml:space="preserve"> Ali je sestavljen model primeren za optimizacijo z zrelostnim modelom za igre?</w:t>
      </w:r>
    </w:p>
    <w:p w:rsidR="008838F2" w:rsidRPr="00EE3CB9" w:rsidRDefault="008838F2" w:rsidP="00961543">
      <w:pPr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4057E4" w:rsidRDefault="004057E4" w:rsidP="00961543">
      <w:pPr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E3CB9">
        <w:rPr>
          <w:rFonts w:ascii="Times New Roman" w:hAnsi="Times New Roman" w:cs="Times New Roman"/>
          <w:sz w:val="24"/>
          <w:szCs w:val="24"/>
        </w:rPr>
        <w:t>2.2 ZBIRANJE PODATKOV</w:t>
      </w:r>
    </w:p>
    <w:p w:rsidR="00A45C34" w:rsidRDefault="00EF7171" w:rsidP="00961543">
      <w:pPr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Zbiranje lite</w:t>
      </w:r>
      <w:r w:rsidR="000E0164">
        <w:rPr>
          <w:rFonts w:ascii="Times New Roman" w:hAnsi="Times New Roman" w:cs="Times New Roman"/>
          <w:sz w:val="24"/>
          <w:szCs w:val="24"/>
        </w:rPr>
        <w:t>rature je dolgotrajen postopek, njena kvaliteta pa vpliva na celostno napredovanje znanja</w:t>
      </w:r>
      <w:r w:rsidR="009404B6">
        <w:rPr>
          <w:rFonts w:ascii="Times New Roman" w:hAnsi="Times New Roman" w:cs="Times New Roman"/>
          <w:sz w:val="24"/>
          <w:szCs w:val="24"/>
        </w:rPr>
        <w:t xml:space="preserve"> tematike</w:t>
      </w:r>
      <w:r w:rsidR="000E0164">
        <w:rPr>
          <w:rFonts w:ascii="Times New Roman" w:hAnsi="Times New Roman" w:cs="Times New Roman"/>
          <w:sz w:val="24"/>
          <w:szCs w:val="24"/>
        </w:rPr>
        <w:t xml:space="preserve"> </w:t>
      </w:r>
      <w:r w:rsidR="000E0164">
        <w:rPr>
          <w:rFonts w:ascii="Times New Roman" w:hAnsi="Times New Roman" w:cs="Times New Roman"/>
          <w:sz w:val="24"/>
          <w:szCs w:val="24"/>
        </w:rPr>
        <w:fldChar w:fldCharType="begin"/>
      </w:r>
      <w:r w:rsidR="000E016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1IzXzib9","properties":{"formattedCitation":"(Levy in J. Ellis 2006, 183)","plainCitation":"(Levy in J. Ellis 2006, 183)"},"citationItems":[{"id":455,"uris":["http://zotero.org/users/local/1VrTeLcH/items/7LPYNDCK"],"uri":["http://zotero.org/users/local/1VrTeLcH/items/7LPYNDCK"],"itemData":{"id":455,"type":"article-journal","title":"A Systems Approach to Conduct an Effective Literature Review in Support of Information Systems Research","container-title":"Informing Science: The International Journal of an Emerging Transdiscipline","page":"181-212","volume":"9","source":"CrossRef","DOI":"10.28945/479","ISSN":"1547-9684, 1521-4672","language":"en","author":[{"family":"Levy","given":"Yair"},{"family":"J. Ellis","given":"Timothy"}],"issued":{"date-parts":[["2006"]]}},"locator":"183"}],"schema":"https://github.com/citation-style-language/schema/raw/master/csl-citation.json"} </w:instrText>
      </w:r>
      <w:r w:rsidR="000E0164">
        <w:rPr>
          <w:rFonts w:ascii="Times New Roman" w:hAnsi="Times New Roman" w:cs="Times New Roman"/>
          <w:sz w:val="24"/>
          <w:szCs w:val="24"/>
        </w:rPr>
        <w:fldChar w:fldCharType="separate"/>
      </w:r>
      <w:r w:rsidR="000E0164" w:rsidRPr="000E0164">
        <w:rPr>
          <w:rFonts w:ascii="Times New Roman" w:hAnsi="Times New Roman" w:cs="Times New Roman"/>
          <w:sz w:val="24"/>
        </w:rPr>
        <w:t>(Levy in J. Ellis 2006, 183)</w:t>
      </w:r>
      <w:r w:rsidR="000E0164">
        <w:rPr>
          <w:rFonts w:ascii="Times New Roman" w:hAnsi="Times New Roman" w:cs="Times New Roman"/>
          <w:sz w:val="24"/>
          <w:szCs w:val="24"/>
        </w:rPr>
        <w:fldChar w:fldCharType="end"/>
      </w:r>
      <w:r w:rsidR="000E0164">
        <w:rPr>
          <w:rFonts w:ascii="Times New Roman" w:hAnsi="Times New Roman" w:cs="Times New Roman"/>
          <w:sz w:val="24"/>
          <w:szCs w:val="24"/>
        </w:rPr>
        <w:t>.</w:t>
      </w:r>
      <w:r w:rsidR="00A45C34">
        <w:rPr>
          <w:rFonts w:ascii="Times New Roman" w:hAnsi="Times New Roman" w:cs="Times New Roman"/>
          <w:sz w:val="24"/>
          <w:szCs w:val="24"/>
        </w:rPr>
        <w:t xml:space="preserve"> </w:t>
      </w:r>
      <w:r w:rsidR="00732D73">
        <w:rPr>
          <w:rFonts w:ascii="Times New Roman" w:hAnsi="Times New Roman" w:cs="Times New Roman"/>
          <w:sz w:val="24"/>
          <w:szCs w:val="24"/>
        </w:rPr>
        <w:t>Zaradi lažjega obvladovanja</w:t>
      </w:r>
      <w:r w:rsidR="00A45C34">
        <w:rPr>
          <w:rFonts w:ascii="Times New Roman" w:hAnsi="Times New Roman" w:cs="Times New Roman"/>
          <w:sz w:val="24"/>
          <w:szCs w:val="24"/>
        </w:rPr>
        <w:t xml:space="preserve"> bibliografije smo </w:t>
      </w:r>
      <w:r w:rsidR="0057325A">
        <w:rPr>
          <w:rFonts w:ascii="Times New Roman" w:hAnsi="Times New Roman" w:cs="Times New Roman"/>
          <w:sz w:val="24"/>
          <w:szCs w:val="24"/>
        </w:rPr>
        <w:t>proces zbiranja</w:t>
      </w:r>
      <w:r w:rsidR="00A45C34">
        <w:rPr>
          <w:rFonts w:ascii="Times New Roman" w:hAnsi="Times New Roman" w:cs="Times New Roman"/>
          <w:sz w:val="24"/>
          <w:szCs w:val="24"/>
        </w:rPr>
        <w:t xml:space="preserve"> podatkov razdelili na digitalne in </w:t>
      </w:r>
      <w:r w:rsidR="001322DD">
        <w:rPr>
          <w:rFonts w:ascii="Times New Roman" w:hAnsi="Times New Roman" w:cs="Times New Roman"/>
          <w:sz w:val="24"/>
          <w:szCs w:val="24"/>
        </w:rPr>
        <w:t>analogne</w:t>
      </w:r>
      <w:r w:rsidR="00A45C34">
        <w:rPr>
          <w:rFonts w:ascii="Times New Roman" w:hAnsi="Times New Roman" w:cs="Times New Roman"/>
          <w:sz w:val="24"/>
          <w:szCs w:val="24"/>
        </w:rPr>
        <w:t xml:space="preserve"> tehnike.</w:t>
      </w:r>
    </w:p>
    <w:p w:rsidR="007E65B5" w:rsidRDefault="00151D0B" w:rsidP="00961543">
      <w:pPr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510F3D">
        <w:rPr>
          <w:rFonts w:ascii="Times New Roman" w:hAnsi="Times New Roman" w:cs="Times New Roman"/>
          <w:b/>
          <w:sz w:val="24"/>
          <w:szCs w:val="24"/>
        </w:rPr>
        <w:t>Digitalne tehnike</w:t>
      </w:r>
      <w:r w:rsidR="006A5C7F">
        <w:rPr>
          <w:rFonts w:ascii="Times New Roman" w:hAnsi="Times New Roman" w:cs="Times New Roman"/>
          <w:sz w:val="24"/>
          <w:szCs w:val="24"/>
        </w:rPr>
        <w:t xml:space="preserve"> vključujejo </w:t>
      </w:r>
      <w:r w:rsidR="00BC6721">
        <w:rPr>
          <w:rFonts w:ascii="Times New Roman" w:hAnsi="Times New Roman" w:cs="Times New Roman"/>
          <w:sz w:val="24"/>
          <w:szCs w:val="24"/>
        </w:rPr>
        <w:t xml:space="preserve">zbiranje literature </w:t>
      </w:r>
      <w:r w:rsidR="00961543" w:rsidRPr="00EE3CB9">
        <w:rPr>
          <w:rFonts w:ascii="Times New Roman" w:hAnsi="Times New Roman" w:cs="Times New Roman"/>
          <w:sz w:val="24"/>
          <w:szCs w:val="24"/>
        </w:rPr>
        <w:t>iz najbolj stabilnih</w:t>
      </w:r>
      <w:r w:rsidR="00AB6480">
        <w:rPr>
          <w:rFonts w:ascii="Times New Roman" w:hAnsi="Times New Roman" w:cs="Times New Roman"/>
          <w:sz w:val="24"/>
          <w:szCs w:val="24"/>
        </w:rPr>
        <w:t xml:space="preserve"> in priznanih</w:t>
      </w:r>
      <w:r w:rsidR="00961543" w:rsidRPr="00EE3CB9">
        <w:rPr>
          <w:rFonts w:ascii="Times New Roman" w:hAnsi="Times New Roman" w:cs="Times New Roman"/>
          <w:sz w:val="24"/>
          <w:szCs w:val="24"/>
        </w:rPr>
        <w:t xml:space="preserve"> podatkovnih skladišč</w:t>
      </w:r>
      <w:r w:rsidR="007E76FB" w:rsidRPr="00EE3CB9">
        <w:rPr>
          <w:rFonts w:ascii="Times New Roman" w:hAnsi="Times New Roman" w:cs="Times New Roman"/>
          <w:sz w:val="24"/>
          <w:szCs w:val="24"/>
        </w:rPr>
        <w:t xml:space="preserve">, knjižnic in izjemoma spletnih </w:t>
      </w:r>
      <w:r w:rsidR="00961543" w:rsidRPr="00EE3CB9">
        <w:rPr>
          <w:rFonts w:ascii="Times New Roman" w:hAnsi="Times New Roman" w:cs="Times New Roman"/>
          <w:sz w:val="24"/>
          <w:szCs w:val="24"/>
        </w:rPr>
        <w:t xml:space="preserve">strani, katerih moderatorji so večje organizacije. Za iskanje literature </w:t>
      </w:r>
      <w:r w:rsidR="0003782C">
        <w:rPr>
          <w:rFonts w:ascii="Times New Roman" w:hAnsi="Times New Roman" w:cs="Times New Roman"/>
          <w:sz w:val="24"/>
          <w:szCs w:val="24"/>
        </w:rPr>
        <w:t xml:space="preserve">smo izvajali </w:t>
      </w:r>
      <w:r w:rsidR="007E65B5">
        <w:rPr>
          <w:rFonts w:ascii="Times New Roman" w:hAnsi="Times New Roman" w:cs="Times New Roman"/>
          <w:sz w:val="24"/>
          <w:szCs w:val="24"/>
        </w:rPr>
        <w:t>poizvedbe na spletnih straneh in iskalnikih:</w:t>
      </w:r>
    </w:p>
    <w:p w:rsidR="007E65B5" w:rsidRDefault="00961543" w:rsidP="00961543">
      <w:pPr>
        <w:pStyle w:val="Odstavekseznama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E65B5">
        <w:rPr>
          <w:rFonts w:ascii="Times New Roman" w:hAnsi="Times New Roman" w:cs="Times New Roman"/>
          <w:sz w:val="24"/>
          <w:szCs w:val="24"/>
        </w:rPr>
        <w:t>google.si,</w:t>
      </w:r>
    </w:p>
    <w:p w:rsidR="0006129B" w:rsidRDefault="0006129B" w:rsidP="00961543">
      <w:pPr>
        <w:pStyle w:val="Odstavekseznama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ooks.google.com,</w:t>
      </w:r>
    </w:p>
    <w:p w:rsidR="00961543" w:rsidRDefault="00961543" w:rsidP="00961543">
      <w:pPr>
        <w:pStyle w:val="Odstavekseznama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E65B5">
        <w:rPr>
          <w:rFonts w:ascii="Times New Roman" w:hAnsi="Times New Roman" w:cs="Times New Roman"/>
          <w:sz w:val="24"/>
          <w:szCs w:val="24"/>
        </w:rPr>
        <w:t>amazon.com,</w:t>
      </w:r>
    </w:p>
    <w:p w:rsidR="007E65B5" w:rsidRDefault="007E65B5" w:rsidP="007E65B5">
      <w:pPr>
        <w:pStyle w:val="Odstavekseznama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ink.springer.com,</w:t>
      </w:r>
    </w:p>
    <w:p w:rsidR="007E65B5" w:rsidRDefault="007E65B5" w:rsidP="007E65B5">
      <w:pPr>
        <w:pStyle w:val="Odstavekseznama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ndfonline.com,</w:t>
      </w:r>
    </w:p>
    <w:p w:rsidR="007E65B5" w:rsidRDefault="007E65B5" w:rsidP="007E65B5">
      <w:pPr>
        <w:pStyle w:val="Odstavekseznama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ciencedirect.com,</w:t>
      </w:r>
    </w:p>
    <w:p w:rsidR="007E65B5" w:rsidRDefault="007E65B5" w:rsidP="007E65B5">
      <w:pPr>
        <w:pStyle w:val="Odstavekseznama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nlinelibrary.wiley.com,</w:t>
      </w:r>
    </w:p>
    <w:p w:rsidR="0006129B" w:rsidRDefault="00DC5D8C" w:rsidP="007E65B5">
      <w:pPr>
        <w:pStyle w:val="Odstavekseznama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k.sagepub.com</w:t>
      </w:r>
      <w:r w:rsidR="0006129B">
        <w:rPr>
          <w:rFonts w:ascii="Times New Roman" w:hAnsi="Times New Roman" w:cs="Times New Roman"/>
          <w:sz w:val="24"/>
          <w:szCs w:val="24"/>
        </w:rPr>
        <w:t>,</w:t>
      </w:r>
    </w:p>
    <w:p w:rsidR="0006129B" w:rsidRDefault="0006129B" w:rsidP="007E65B5">
      <w:pPr>
        <w:pStyle w:val="Odstavekseznama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eb of Knowledge,</w:t>
      </w:r>
    </w:p>
    <w:p w:rsidR="0006129B" w:rsidRDefault="0006129B" w:rsidP="007E65B5">
      <w:pPr>
        <w:pStyle w:val="Odstavekseznama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CM Digital Library,</w:t>
      </w:r>
    </w:p>
    <w:p w:rsidR="007E65B5" w:rsidRDefault="0006129B" w:rsidP="007E65B5">
      <w:pPr>
        <w:pStyle w:val="Odstavekseznama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EEE Xplore</w:t>
      </w:r>
      <w:r w:rsidR="00FA1BBE">
        <w:rPr>
          <w:rFonts w:ascii="Times New Roman" w:hAnsi="Times New Roman" w:cs="Times New Roman"/>
          <w:sz w:val="24"/>
          <w:szCs w:val="24"/>
        </w:rPr>
        <w:t xml:space="preserve"> in</w:t>
      </w:r>
    </w:p>
    <w:p w:rsidR="00FA1BBE" w:rsidRDefault="00A62C12" w:rsidP="007E65B5">
      <w:pPr>
        <w:pStyle w:val="Odstavekseznama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odobne</w:t>
      </w:r>
      <w:r w:rsidR="00FA1BBE">
        <w:rPr>
          <w:rFonts w:ascii="Times New Roman" w:hAnsi="Times New Roman" w:cs="Times New Roman"/>
          <w:sz w:val="24"/>
          <w:szCs w:val="24"/>
        </w:rPr>
        <w:t>.</w:t>
      </w:r>
    </w:p>
    <w:p w:rsidR="00524061" w:rsidRDefault="00524061" w:rsidP="00524061">
      <w:pPr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Večina podatkovnih skladišč ponuja lastne grafične vmesnike s funkcijami omejevanja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PTjxEiHO","properties":{"formattedCitation":"(Booth, Papaioannou, in Sutton 2012, 77)","plainCitation":"(Booth, Papaioannou, in Sutton 2012, 77)"},"citationItems":[{"id":453,"uris":["http://zotero.org/users/local/1VrTeLcH/items/X6QRZ9L9"],"uri":["http://zotero.org/users/local/1VrTeLcH/items/X6QRZ9L9"],"itemData":{"id":453,"type":"book","title":"Systematic Approaches to a Successful Literature Review","source":"ResearchGate","author":[{"family":"Booth","given":"Andrew"},{"family":"Papaioannou","given":"Diana"},{"family":"Sutton","given":"Anthea"}],"issued":{"date-parts":[["2012",1,1]]}},"locator":"77"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C9122B">
        <w:rPr>
          <w:rFonts w:ascii="Times New Roman" w:hAnsi="Times New Roman" w:cs="Times New Roman"/>
          <w:sz w:val="24"/>
        </w:rPr>
        <w:t>(Booth, Papaioannou, in Sutton 2012, 7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, ki omogočajo modifikacijo poizvedb. V kolikor je bilo to mogoče smo se posluževali teh.</w:t>
      </w:r>
      <w:r>
        <w:rPr>
          <w:rFonts w:ascii="Times New Roman" w:hAnsi="Times New Roman" w:cs="Times New Roman"/>
          <w:sz w:val="24"/>
          <w:szCs w:val="24"/>
        </w:rPr>
        <w:t xml:space="preserve"> V veliko primerih smo z namenom strnitve zadetkov bili primorani uporabiti napredne tehnike.</w:t>
      </w:r>
    </w:p>
    <w:p w:rsidR="00EF7171" w:rsidRDefault="0064558B" w:rsidP="00961543">
      <w:pPr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lektronske baze tipično dovolj</w:t>
      </w:r>
      <w:r w:rsidR="00DF1274">
        <w:rPr>
          <w:rFonts w:ascii="Times New Roman" w:hAnsi="Times New Roman" w:cs="Times New Roman"/>
          <w:sz w:val="24"/>
          <w:szCs w:val="24"/>
        </w:rPr>
        <w:t>ujejo iskanje s prosim tekstom. Pristop, ki se velik</w:t>
      </w:r>
      <w:r w:rsidR="00D22134">
        <w:rPr>
          <w:rFonts w:ascii="Times New Roman" w:hAnsi="Times New Roman" w:cs="Times New Roman"/>
          <w:sz w:val="24"/>
          <w:szCs w:val="24"/>
        </w:rPr>
        <w:t xml:space="preserve">okrat izkaže za pomanjkljivega </w:t>
      </w:r>
      <w:r w:rsidR="00DF1274">
        <w:rPr>
          <w:rFonts w:ascii="Times New Roman" w:hAnsi="Times New Roman" w:cs="Times New Roman"/>
          <w:sz w:val="24"/>
          <w:szCs w:val="24"/>
        </w:rPr>
        <w:t>smo podprli z uporabo krajšav ('*','$</w:t>
      </w:r>
      <w:r w:rsidR="00616BBF">
        <w:rPr>
          <w:rFonts w:ascii="Times New Roman" w:hAnsi="Times New Roman" w:cs="Times New Roman"/>
          <w:sz w:val="24"/>
          <w:szCs w:val="24"/>
        </w:rPr>
        <w:t xml:space="preserve">', </w:t>
      </w:r>
      <w:r w:rsidR="00DF1274">
        <w:rPr>
          <w:rFonts w:ascii="Times New Roman" w:hAnsi="Times New Roman" w:cs="Times New Roman"/>
          <w:sz w:val="24"/>
          <w:szCs w:val="24"/>
        </w:rPr>
        <w:t>'%')</w:t>
      </w:r>
      <w:r w:rsidR="00285CD3">
        <w:rPr>
          <w:rFonts w:ascii="Times New Roman" w:hAnsi="Times New Roman" w:cs="Times New Roman"/>
          <w:sz w:val="24"/>
          <w:szCs w:val="24"/>
        </w:rPr>
        <w:t xml:space="preserve"> in nadomestnih </w:t>
      </w:r>
      <w:r w:rsidR="00E91FBD">
        <w:rPr>
          <w:rFonts w:ascii="Times New Roman" w:hAnsi="Times New Roman" w:cs="Times New Roman"/>
          <w:sz w:val="24"/>
          <w:szCs w:val="24"/>
        </w:rPr>
        <w:t>('?', '!'</w:t>
      </w:r>
      <w:r w:rsidR="00EB6E64">
        <w:rPr>
          <w:rFonts w:ascii="Times New Roman" w:hAnsi="Times New Roman" w:cs="Times New Roman"/>
          <w:sz w:val="24"/>
          <w:szCs w:val="24"/>
        </w:rPr>
        <w:t>) simbolov</w:t>
      </w:r>
      <w:r w:rsidR="00535224">
        <w:rPr>
          <w:rFonts w:ascii="Times New Roman" w:hAnsi="Times New Roman" w:cs="Times New Roman"/>
          <w:sz w:val="24"/>
          <w:szCs w:val="24"/>
        </w:rPr>
        <w:t>.</w:t>
      </w:r>
      <w:r w:rsidR="0084437A">
        <w:rPr>
          <w:rFonts w:ascii="Times New Roman" w:hAnsi="Times New Roman" w:cs="Times New Roman"/>
          <w:sz w:val="24"/>
          <w:szCs w:val="24"/>
        </w:rPr>
        <w:t xml:space="preserve"> Poleg iskanja s prostim tekstom smo uporabili iskanje s tezavri</w:t>
      </w:r>
      <w:r w:rsidR="0084437A">
        <w:rPr>
          <w:rStyle w:val="Sprotnaopomba-sklic"/>
          <w:rFonts w:ascii="Times New Roman" w:hAnsi="Times New Roman" w:cs="Times New Roman"/>
          <w:sz w:val="24"/>
          <w:szCs w:val="24"/>
        </w:rPr>
        <w:footnoteReference w:id="1"/>
      </w:r>
      <w:r w:rsidR="0020263C">
        <w:rPr>
          <w:rFonts w:ascii="Times New Roman" w:hAnsi="Times New Roman" w:cs="Times New Roman"/>
          <w:sz w:val="24"/>
          <w:szCs w:val="24"/>
        </w:rPr>
        <w:t xml:space="preserve">, ki služijo podatkovni bazam </w:t>
      </w:r>
      <w:r w:rsidR="00442E10">
        <w:rPr>
          <w:rFonts w:ascii="Times New Roman" w:hAnsi="Times New Roman" w:cs="Times New Roman"/>
          <w:sz w:val="24"/>
          <w:szCs w:val="24"/>
        </w:rPr>
        <w:t xml:space="preserve">za </w:t>
      </w:r>
      <w:r w:rsidR="00A86193">
        <w:rPr>
          <w:rFonts w:ascii="Times New Roman" w:hAnsi="Times New Roman" w:cs="Times New Roman"/>
          <w:sz w:val="24"/>
          <w:szCs w:val="24"/>
        </w:rPr>
        <w:t>naslavljanje</w:t>
      </w:r>
      <w:r w:rsidR="0020263C">
        <w:rPr>
          <w:rFonts w:ascii="Times New Roman" w:hAnsi="Times New Roman" w:cs="Times New Roman"/>
          <w:sz w:val="24"/>
          <w:szCs w:val="24"/>
        </w:rPr>
        <w:t xml:space="preserve"> predmetov ali </w:t>
      </w:r>
      <w:r w:rsidR="00E051BD">
        <w:rPr>
          <w:rFonts w:ascii="Times New Roman" w:hAnsi="Times New Roman" w:cs="Times New Roman"/>
          <w:sz w:val="24"/>
          <w:szCs w:val="24"/>
        </w:rPr>
        <w:t>opisov</w:t>
      </w:r>
      <w:r w:rsidR="00C3445D">
        <w:rPr>
          <w:rFonts w:ascii="Times New Roman" w:hAnsi="Times New Roman" w:cs="Times New Roman"/>
          <w:sz w:val="24"/>
          <w:szCs w:val="24"/>
        </w:rPr>
        <w:t xml:space="preserve"> </w:t>
      </w:r>
      <w:r w:rsidR="00C3445D">
        <w:rPr>
          <w:rFonts w:ascii="Times New Roman" w:hAnsi="Times New Roman" w:cs="Times New Roman"/>
          <w:sz w:val="24"/>
          <w:szCs w:val="24"/>
        </w:rPr>
        <w:fldChar w:fldCharType="begin"/>
      </w:r>
      <w:r w:rsidR="00C3445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I80OMjSy","properties":{"formattedCitation":"(Booth, Papaioannou, in Sutton 2012, 74)","plainCitation":"(Booth, Papaioannou, in Sutton 2012, 74)"},"citationItems":[{"id":453,"uris":["http://zotero.org/users/local/1VrTeLcH/items/X6QRZ9L9"],"uri":["http://zotero.org/users/local/1VrTeLcH/items/X6QRZ9L9"],"itemData":{"id":453,"type":"book","title":"Systematic Approaches to a Successful Literature Review","source":"ResearchGate","author":[{"family":"Booth","given":"Andrew"},{"family":"Papaioannou","given":"Diana"},{"family":"Sutton","given":"Anthea"}],"issued":{"date-parts":[["2012",1,1]]}},"locator":"74"}],"schema":"https://github.com/citation-style-language/schema/raw/master/csl-citation.json"} </w:instrText>
      </w:r>
      <w:r w:rsidR="00C3445D">
        <w:rPr>
          <w:rFonts w:ascii="Times New Roman" w:hAnsi="Times New Roman" w:cs="Times New Roman"/>
          <w:sz w:val="24"/>
          <w:szCs w:val="24"/>
        </w:rPr>
        <w:fldChar w:fldCharType="separate"/>
      </w:r>
      <w:r w:rsidR="00C3445D" w:rsidRPr="00C3445D">
        <w:rPr>
          <w:rFonts w:ascii="Times New Roman" w:hAnsi="Times New Roman" w:cs="Times New Roman"/>
          <w:sz w:val="24"/>
        </w:rPr>
        <w:t>(Booth, Papaioannou, in Sutton 2012, 74)</w:t>
      </w:r>
      <w:r w:rsidR="00C3445D">
        <w:rPr>
          <w:rFonts w:ascii="Times New Roman" w:hAnsi="Times New Roman" w:cs="Times New Roman"/>
          <w:sz w:val="24"/>
          <w:szCs w:val="24"/>
        </w:rPr>
        <w:fldChar w:fldCharType="end"/>
      </w:r>
      <w:r w:rsidR="00E051BD">
        <w:rPr>
          <w:rFonts w:ascii="Times New Roman" w:hAnsi="Times New Roman" w:cs="Times New Roman"/>
          <w:sz w:val="24"/>
          <w:szCs w:val="24"/>
        </w:rPr>
        <w:t>.</w:t>
      </w:r>
      <w:r w:rsidR="00C3445D">
        <w:rPr>
          <w:rFonts w:ascii="Times New Roman" w:hAnsi="Times New Roman" w:cs="Times New Roman"/>
          <w:sz w:val="24"/>
          <w:szCs w:val="24"/>
        </w:rPr>
        <w:t xml:space="preserve"> </w:t>
      </w:r>
      <w:r w:rsidR="00041664">
        <w:rPr>
          <w:rFonts w:ascii="Times New Roman" w:hAnsi="Times New Roman" w:cs="Times New Roman"/>
          <w:sz w:val="24"/>
          <w:szCs w:val="24"/>
        </w:rPr>
        <w:t>Naprednejše</w:t>
      </w:r>
      <w:r w:rsidR="001D64A4">
        <w:rPr>
          <w:rFonts w:ascii="Times New Roman" w:hAnsi="Times New Roman" w:cs="Times New Roman"/>
          <w:sz w:val="24"/>
          <w:szCs w:val="24"/>
        </w:rPr>
        <w:t xml:space="preserve"> te</w:t>
      </w:r>
      <w:r w:rsidR="00755111">
        <w:rPr>
          <w:rFonts w:ascii="Times New Roman" w:hAnsi="Times New Roman" w:cs="Times New Roman"/>
          <w:sz w:val="24"/>
          <w:szCs w:val="24"/>
        </w:rPr>
        <w:t>hnike je</w:t>
      </w:r>
      <w:r w:rsidR="001D64A4">
        <w:rPr>
          <w:rFonts w:ascii="Times New Roman" w:hAnsi="Times New Roman" w:cs="Times New Roman"/>
          <w:sz w:val="24"/>
          <w:szCs w:val="24"/>
        </w:rPr>
        <w:t xml:space="preserve"> vključevala</w:t>
      </w:r>
      <w:r w:rsidR="00F70192">
        <w:rPr>
          <w:rFonts w:ascii="Times New Roman" w:hAnsi="Times New Roman" w:cs="Times New Roman"/>
          <w:sz w:val="24"/>
          <w:szCs w:val="24"/>
        </w:rPr>
        <w:t xml:space="preserve"> tudi</w:t>
      </w:r>
      <w:r w:rsidR="001D64A4">
        <w:rPr>
          <w:rFonts w:ascii="Times New Roman" w:hAnsi="Times New Roman" w:cs="Times New Roman"/>
          <w:sz w:val="24"/>
          <w:szCs w:val="24"/>
        </w:rPr>
        <w:t xml:space="preserve"> </w:t>
      </w:r>
      <w:r w:rsidR="00977735">
        <w:rPr>
          <w:rFonts w:ascii="Times New Roman" w:hAnsi="Times New Roman" w:cs="Times New Roman"/>
          <w:sz w:val="24"/>
          <w:szCs w:val="24"/>
        </w:rPr>
        <w:t>uporaba logičnih</w:t>
      </w:r>
      <w:r w:rsidR="00335D08">
        <w:rPr>
          <w:rFonts w:ascii="Times New Roman" w:hAnsi="Times New Roman" w:cs="Times New Roman"/>
          <w:sz w:val="24"/>
          <w:szCs w:val="24"/>
        </w:rPr>
        <w:t xml:space="preserve"> operatorjev</w:t>
      </w:r>
      <w:r w:rsidR="004342CA">
        <w:rPr>
          <w:rFonts w:ascii="Times New Roman" w:hAnsi="Times New Roman" w:cs="Times New Roman"/>
          <w:sz w:val="24"/>
          <w:szCs w:val="24"/>
        </w:rPr>
        <w:t xml:space="preserve"> (AND, OR, NOT)</w:t>
      </w:r>
      <w:r w:rsidR="00EF7171">
        <w:rPr>
          <w:rFonts w:ascii="Times New Roman" w:hAnsi="Times New Roman" w:cs="Times New Roman"/>
          <w:sz w:val="24"/>
          <w:szCs w:val="24"/>
        </w:rPr>
        <w:t>:</w:t>
      </w:r>
    </w:p>
    <w:p w:rsidR="00C3755C" w:rsidRDefault="00EF7171" w:rsidP="00C3755C">
      <w:pPr>
        <w:pStyle w:val="Odstavekseznama"/>
        <w:numPr>
          <w:ilvl w:val="0"/>
          <w:numId w:val="3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C3755C">
        <w:rPr>
          <w:rFonts w:ascii="Times New Roman" w:hAnsi="Times New Roman" w:cs="Times New Roman"/>
          <w:sz w:val="24"/>
          <w:szCs w:val="24"/>
        </w:rPr>
        <w:t>OR združuje termine z istim konceptom in s tem</w:t>
      </w:r>
      <w:r w:rsidR="00C3755C">
        <w:rPr>
          <w:rFonts w:ascii="Times New Roman" w:hAnsi="Times New Roman" w:cs="Times New Roman"/>
          <w:sz w:val="24"/>
          <w:szCs w:val="24"/>
        </w:rPr>
        <w:t xml:space="preserve"> razširi iskanje,</w:t>
      </w:r>
    </w:p>
    <w:p w:rsidR="00C3755C" w:rsidRDefault="00EF7171" w:rsidP="00C3755C">
      <w:pPr>
        <w:pStyle w:val="Odstavekseznama"/>
        <w:numPr>
          <w:ilvl w:val="0"/>
          <w:numId w:val="3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C3755C">
        <w:rPr>
          <w:rFonts w:ascii="Times New Roman" w:hAnsi="Times New Roman" w:cs="Times New Roman"/>
          <w:sz w:val="24"/>
          <w:szCs w:val="24"/>
        </w:rPr>
        <w:t>AND združuje termine z različnimi koncepti in s tem</w:t>
      </w:r>
      <w:r w:rsidR="00C3755C">
        <w:rPr>
          <w:rFonts w:ascii="Times New Roman" w:hAnsi="Times New Roman" w:cs="Times New Roman"/>
          <w:sz w:val="24"/>
          <w:szCs w:val="24"/>
        </w:rPr>
        <w:t xml:space="preserve"> strni iskanje,</w:t>
      </w:r>
    </w:p>
    <w:p w:rsidR="00EF7171" w:rsidRPr="00C3755C" w:rsidRDefault="00EF7171" w:rsidP="00C3755C">
      <w:pPr>
        <w:pStyle w:val="Odstavekseznama"/>
        <w:numPr>
          <w:ilvl w:val="0"/>
          <w:numId w:val="3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C3755C">
        <w:rPr>
          <w:rFonts w:ascii="Times New Roman" w:hAnsi="Times New Roman" w:cs="Times New Roman"/>
          <w:sz w:val="24"/>
          <w:szCs w:val="24"/>
        </w:rPr>
        <w:t>NOT izključuje nepomembne termine in strni iskanje</w:t>
      </w:r>
      <w:r w:rsidR="00ED7010">
        <w:rPr>
          <w:rFonts w:ascii="Times New Roman" w:hAnsi="Times New Roman" w:cs="Times New Roman"/>
          <w:sz w:val="24"/>
          <w:szCs w:val="24"/>
        </w:rPr>
        <w:t xml:space="preserve"> </w:t>
      </w:r>
      <w:r w:rsidR="00ED7010">
        <w:rPr>
          <w:rFonts w:ascii="Times New Roman" w:hAnsi="Times New Roman" w:cs="Times New Roman"/>
          <w:sz w:val="24"/>
          <w:szCs w:val="24"/>
        </w:rPr>
        <w:fldChar w:fldCharType="begin"/>
      </w:r>
      <w:r w:rsidR="00ED7010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NYekTtbO","properties":{"formattedCitation":"(Booth, Papaioannou, in Sutton 2012, 76)","plainCitation":"(Booth, Papaioannou, in Sutton 2012, 76)"},"citationItems":[{"id":453,"uris":["http://zotero.org/users/local/1VrTeLcH/items/X6QRZ9L9"],"uri":["http://zotero.org/users/local/1VrTeLcH/items/X6QRZ9L9"],"itemData":{"id":453,"type":"book","title":"Systematic Approaches to a Successful Literature Review","source":"ResearchGate","author":[{"family":"Booth","given":"Andrew"},{"family":"Papaioannou","given":"Diana"},{"family":"Sutton","given":"Anthea"}],"issued":{"date-parts":[["2012",1,1]]}},"locator":"76"}],"schema":"https://github.com/citation-style-language/schema/raw/master/csl-citation.json"} </w:instrText>
      </w:r>
      <w:r w:rsidR="00ED7010">
        <w:rPr>
          <w:rFonts w:ascii="Times New Roman" w:hAnsi="Times New Roman" w:cs="Times New Roman"/>
          <w:sz w:val="24"/>
          <w:szCs w:val="24"/>
        </w:rPr>
        <w:fldChar w:fldCharType="separate"/>
      </w:r>
      <w:r w:rsidR="00ED7010" w:rsidRPr="00ED7010">
        <w:rPr>
          <w:rFonts w:ascii="Times New Roman" w:hAnsi="Times New Roman" w:cs="Times New Roman"/>
          <w:sz w:val="24"/>
        </w:rPr>
        <w:t>(Booth, Papaioannou, in Sutton 2012, 76)</w:t>
      </w:r>
      <w:r w:rsidR="00ED7010">
        <w:rPr>
          <w:rFonts w:ascii="Times New Roman" w:hAnsi="Times New Roman" w:cs="Times New Roman"/>
          <w:sz w:val="24"/>
          <w:szCs w:val="24"/>
        </w:rPr>
        <w:fldChar w:fldCharType="end"/>
      </w:r>
      <w:r w:rsidRPr="00C3755C">
        <w:rPr>
          <w:rFonts w:ascii="Times New Roman" w:hAnsi="Times New Roman" w:cs="Times New Roman"/>
          <w:sz w:val="24"/>
          <w:szCs w:val="24"/>
        </w:rPr>
        <w:t>.</w:t>
      </w:r>
    </w:p>
    <w:p w:rsidR="005A20EB" w:rsidRDefault="00FB1B80" w:rsidP="00961543">
      <w:pPr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151D0B">
        <w:rPr>
          <w:rFonts w:ascii="Times New Roman" w:hAnsi="Times New Roman" w:cs="Times New Roman"/>
          <w:b/>
          <w:sz w:val="24"/>
          <w:szCs w:val="24"/>
        </w:rPr>
        <w:t>Ana</w:t>
      </w:r>
      <w:r w:rsidR="00C74E9D" w:rsidRPr="00151D0B">
        <w:rPr>
          <w:rFonts w:ascii="Times New Roman" w:hAnsi="Times New Roman" w:cs="Times New Roman"/>
          <w:b/>
          <w:sz w:val="24"/>
          <w:szCs w:val="24"/>
        </w:rPr>
        <w:t>logne tehnike</w:t>
      </w:r>
      <w:r w:rsidR="00C74E9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o vključevale</w:t>
      </w:r>
      <w:r w:rsidR="006B48E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skanje avtorjev in metodo snežene kepe.</w:t>
      </w:r>
      <w:r w:rsidR="00416D65">
        <w:rPr>
          <w:rFonts w:ascii="Times New Roman" w:hAnsi="Times New Roman" w:cs="Times New Roman"/>
          <w:sz w:val="24"/>
          <w:szCs w:val="24"/>
        </w:rPr>
        <w:t xml:space="preserve"> Z iskanjem po bibliografijah smo spoznavali avtorje in konstrukte, ki so najbolj povezani s tematiko raziskave.</w:t>
      </w:r>
      <w:r w:rsidR="003F283C">
        <w:rPr>
          <w:rFonts w:ascii="Times New Roman" w:hAnsi="Times New Roman" w:cs="Times New Roman"/>
          <w:sz w:val="24"/>
          <w:szCs w:val="24"/>
        </w:rPr>
        <w:t xml:space="preserve"> Sledili smo verigam citatov in odkrivali zgradbo literatur. To nam je pomagalo pri spoznavanju vplivnih literatur, avtorjev in </w:t>
      </w:r>
      <w:r w:rsidR="00D32E0B">
        <w:rPr>
          <w:rFonts w:ascii="Times New Roman" w:hAnsi="Times New Roman" w:cs="Times New Roman"/>
          <w:sz w:val="24"/>
          <w:szCs w:val="24"/>
        </w:rPr>
        <w:t>s</w:t>
      </w:r>
      <w:r w:rsidR="00147773">
        <w:rPr>
          <w:rFonts w:ascii="Times New Roman" w:hAnsi="Times New Roman" w:cs="Times New Roman"/>
          <w:sz w:val="24"/>
          <w:szCs w:val="24"/>
        </w:rPr>
        <w:t>poznanju terminologije tematike.</w:t>
      </w:r>
    </w:p>
    <w:p w:rsidR="009E399D" w:rsidRDefault="005A20EB" w:rsidP="00961543">
      <w:pPr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ot vplivne literature smo identificirali dela:</w:t>
      </w:r>
    </w:p>
    <w:p w:rsidR="0030195A" w:rsidRDefault="0030195A" w:rsidP="0001718F">
      <w:pPr>
        <w:pStyle w:val="Bibliografija"/>
        <w:numPr>
          <w:ilvl w:val="0"/>
          <w:numId w:val="5"/>
        </w:numPr>
        <w:jc w:val="both"/>
        <w:rPr>
          <w:rFonts w:ascii="Times New Roman" w:hAnsi="Times New Roman" w:cs="Times New Roman"/>
          <w:sz w:val="24"/>
        </w:rPr>
      </w:pPr>
      <w:r w:rsidRPr="0030195A">
        <w:rPr>
          <w:rFonts w:ascii="Times New Roman" w:hAnsi="Times New Roman" w:cs="Times New Roman"/>
          <w:sz w:val="24"/>
        </w:rPr>
        <w:t>Ruonala, Henna-Riikka, in HELSINGIN YLIOPISTO. 2016. „Agile Game Development: A Sy</w:t>
      </w:r>
      <w:r w:rsidR="004F3E77">
        <w:rPr>
          <w:rFonts w:ascii="Times New Roman" w:hAnsi="Times New Roman" w:cs="Times New Roman"/>
          <w:sz w:val="24"/>
        </w:rPr>
        <w:t>stematic Literature Review“.</w:t>
      </w:r>
    </w:p>
    <w:p w:rsidR="0030195A" w:rsidRDefault="0030195A" w:rsidP="0030195A">
      <w:pPr>
        <w:pStyle w:val="Odstavekseznama"/>
        <w:numPr>
          <w:ilvl w:val="0"/>
          <w:numId w:val="5"/>
        </w:numPr>
        <w:jc w:val="both"/>
        <w:rPr>
          <w:rFonts w:ascii="Times New Roman" w:hAnsi="Times New Roman" w:cs="Times New Roman"/>
          <w:sz w:val="24"/>
        </w:rPr>
      </w:pPr>
      <w:r w:rsidRPr="0001718F">
        <w:rPr>
          <w:rFonts w:ascii="Times New Roman" w:hAnsi="Times New Roman" w:cs="Times New Roman"/>
          <w:sz w:val="24"/>
        </w:rPr>
        <w:t xml:space="preserve">Aleem, Saiqa, Luiz Fernando Capretz, in Faheem Ahmed. 2016a. „A Digital Game Maturity Model (DGMM)“. </w:t>
      </w:r>
      <w:r w:rsidRPr="0001718F">
        <w:rPr>
          <w:rFonts w:ascii="Times New Roman" w:hAnsi="Times New Roman" w:cs="Times New Roman"/>
          <w:i/>
          <w:iCs/>
          <w:sz w:val="24"/>
        </w:rPr>
        <w:t>Entertainment Computing</w:t>
      </w:r>
      <w:r w:rsidRPr="0001718F">
        <w:rPr>
          <w:rFonts w:ascii="Times New Roman" w:hAnsi="Times New Roman" w:cs="Times New Roman"/>
          <w:sz w:val="24"/>
        </w:rPr>
        <w:t xml:space="preserve"> 17 (Supplement C): 55–73. doi:10.1016/j.entcom.2016.08.004.</w:t>
      </w:r>
    </w:p>
    <w:p w:rsidR="00386671" w:rsidRDefault="006430C7" w:rsidP="00961543">
      <w:pPr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vo delo je sistematični pregled literature, ki vsebuje analize člankov in njihove povezave. </w:t>
      </w:r>
      <w:r w:rsidR="000E3A3C">
        <w:rPr>
          <w:rFonts w:ascii="Times New Roman" w:hAnsi="Times New Roman" w:cs="Times New Roman"/>
          <w:sz w:val="24"/>
          <w:szCs w:val="24"/>
        </w:rPr>
        <w:t>Slednje delo</w:t>
      </w:r>
      <w:r w:rsidR="005D6715">
        <w:rPr>
          <w:rFonts w:ascii="Times New Roman" w:hAnsi="Times New Roman" w:cs="Times New Roman"/>
          <w:sz w:val="24"/>
          <w:szCs w:val="24"/>
        </w:rPr>
        <w:t xml:space="preserve"> je </w:t>
      </w:r>
      <w:r w:rsidR="000E3A3C">
        <w:rPr>
          <w:rFonts w:ascii="Times New Roman" w:hAnsi="Times New Roman" w:cs="Times New Roman"/>
          <w:sz w:val="24"/>
          <w:szCs w:val="24"/>
        </w:rPr>
        <w:t>prvi primer zrelostnega pristopa za igre katerega smo uporabili</w:t>
      </w:r>
      <w:r w:rsidR="00A25ABE">
        <w:rPr>
          <w:rFonts w:ascii="Times New Roman" w:hAnsi="Times New Roman" w:cs="Times New Roman"/>
          <w:sz w:val="24"/>
          <w:szCs w:val="24"/>
        </w:rPr>
        <w:t xml:space="preserve"> tudi</w:t>
      </w:r>
      <w:r w:rsidR="000E3A3C">
        <w:rPr>
          <w:rFonts w:ascii="Times New Roman" w:hAnsi="Times New Roman" w:cs="Times New Roman"/>
          <w:sz w:val="24"/>
          <w:szCs w:val="24"/>
        </w:rPr>
        <w:t xml:space="preserve"> v našem, delu.</w:t>
      </w:r>
      <w:r w:rsidR="00864F82">
        <w:rPr>
          <w:rFonts w:ascii="Times New Roman" w:hAnsi="Times New Roman" w:cs="Times New Roman"/>
          <w:sz w:val="24"/>
          <w:szCs w:val="24"/>
        </w:rPr>
        <w:t xml:space="preserve"> </w:t>
      </w:r>
      <w:r w:rsidR="00864F82">
        <w:rPr>
          <w:rFonts w:ascii="Times New Roman" w:hAnsi="Times New Roman" w:cs="Times New Roman"/>
          <w:sz w:val="24"/>
          <w:szCs w:val="24"/>
        </w:rPr>
        <w:t xml:space="preserve">Iz terminologije smo razbrali gesla, ki so nam </w:t>
      </w:r>
      <w:r w:rsidR="00386671">
        <w:rPr>
          <w:rFonts w:ascii="Times New Roman" w:hAnsi="Times New Roman" w:cs="Times New Roman"/>
          <w:sz w:val="24"/>
          <w:szCs w:val="24"/>
        </w:rPr>
        <w:t>pomagala pri kreiranju poizvedb.</w:t>
      </w:r>
      <w:r w:rsidR="00B315DB">
        <w:rPr>
          <w:rFonts w:ascii="Times New Roman" w:hAnsi="Times New Roman" w:cs="Times New Roman"/>
          <w:sz w:val="24"/>
          <w:szCs w:val="24"/>
        </w:rPr>
        <w:t xml:space="preserve"> </w:t>
      </w:r>
      <w:r w:rsidR="00236785">
        <w:rPr>
          <w:rFonts w:ascii="Times New Roman" w:hAnsi="Times New Roman" w:cs="Times New Roman"/>
          <w:sz w:val="24"/>
          <w:szCs w:val="24"/>
        </w:rPr>
        <w:t>Gesla</w:t>
      </w:r>
      <w:r w:rsidR="001B1FBF">
        <w:rPr>
          <w:rFonts w:ascii="Times New Roman" w:hAnsi="Times New Roman" w:cs="Times New Roman"/>
          <w:sz w:val="24"/>
          <w:szCs w:val="24"/>
        </w:rPr>
        <w:t xml:space="preserve"> </w:t>
      </w:r>
      <w:r w:rsidR="00236785">
        <w:rPr>
          <w:rFonts w:ascii="Times New Roman" w:hAnsi="Times New Roman" w:cs="Times New Roman"/>
          <w:sz w:val="24"/>
          <w:szCs w:val="24"/>
        </w:rPr>
        <w:t>sledijo po pomembnosti:</w:t>
      </w:r>
    </w:p>
    <w:p w:rsidR="00B315DB" w:rsidRDefault="00B315DB" w:rsidP="00236785">
      <w:pPr>
        <w:pStyle w:val="Odstavekseznama"/>
        <w:numPr>
          <w:ilvl w:val="0"/>
          <w:numId w:val="6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ame,</w:t>
      </w:r>
    </w:p>
    <w:p w:rsidR="001B1FBF" w:rsidRDefault="00B315DB" w:rsidP="00236785">
      <w:pPr>
        <w:pStyle w:val="Odstavekseznama"/>
        <w:numPr>
          <w:ilvl w:val="0"/>
          <w:numId w:val="6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</w:t>
      </w:r>
      <w:r w:rsidR="001B1FBF">
        <w:rPr>
          <w:rFonts w:ascii="Times New Roman" w:hAnsi="Times New Roman" w:cs="Times New Roman"/>
          <w:sz w:val="24"/>
          <w:szCs w:val="24"/>
        </w:rPr>
        <w:t>rocess,</w:t>
      </w:r>
    </w:p>
    <w:p w:rsidR="001B1FBF" w:rsidRDefault="00B315DB" w:rsidP="00236785">
      <w:pPr>
        <w:pStyle w:val="Odstavekseznama"/>
        <w:numPr>
          <w:ilvl w:val="0"/>
          <w:numId w:val="6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</w:t>
      </w:r>
      <w:r w:rsidR="001B1FBF">
        <w:rPr>
          <w:rFonts w:ascii="Times New Roman" w:hAnsi="Times New Roman" w:cs="Times New Roman"/>
          <w:sz w:val="24"/>
          <w:szCs w:val="24"/>
        </w:rPr>
        <w:t>ife-</w:t>
      </w:r>
      <w:r>
        <w:rPr>
          <w:rFonts w:ascii="Times New Roman" w:hAnsi="Times New Roman" w:cs="Times New Roman"/>
          <w:sz w:val="24"/>
          <w:szCs w:val="24"/>
        </w:rPr>
        <w:t>c</w:t>
      </w:r>
      <w:r w:rsidR="001B1FBF">
        <w:rPr>
          <w:rFonts w:ascii="Times New Roman" w:hAnsi="Times New Roman" w:cs="Times New Roman"/>
          <w:sz w:val="24"/>
          <w:szCs w:val="24"/>
        </w:rPr>
        <w:t>ycle,</w:t>
      </w:r>
    </w:p>
    <w:p w:rsidR="001B1FBF" w:rsidRDefault="00B315DB" w:rsidP="00236785">
      <w:pPr>
        <w:pStyle w:val="Odstavekseznama"/>
        <w:numPr>
          <w:ilvl w:val="0"/>
          <w:numId w:val="6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</w:t>
      </w:r>
      <w:r w:rsidR="001B1FBF">
        <w:rPr>
          <w:rFonts w:ascii="Times New Roman" w:hAnsi="Times New Roman" w:cs="Times New Roman"/>
          <w:sz w:val="24"/>
          <w:szCs w:val="24"/>
        </w:rPr>
        <w:t>ethod,</w:t>
      </w:r>
    </w:p>
    <w:p w:rsidR="001B1FBF" w:rsidRDefault="00B315DB" w:rsidP="00236785">
      <w:pPr>
        <w:pStyle w:val="Odstavekseznama"/>
        <w:numPr>
          <w:ilvl w:val="0"/>
          <w:numId w:val="6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</w:t>
      </w:r>
      <w:r w:rsidR="001B1FBF">
        <w:rPr>
          <w:rFonts w:ascii="Times New Roman" w:hAnsi="Times New Roman" w:cs="Times New Roman"/>
          <w:sz w:val="24"/>
          <w:szCs w:val="24"/>
        </w:rPr>
        <w:t>ngineering,</w:t>
      </w:r>
    </w:p>
    <w:p w:rsidR="001B1FBF" w:rsidRDefault="00B315DB" w:rsidP="00B315DB">
      <w:pPr>
        <w:pStyle w:val="Odstavekseznama"/>
        <w:numPr>
          <w:ilvl w:val="0"/>
          <w:numId w:val="6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evelopment.</w:t>
      </w:r>
    </w:p>
    <w:p w:rsidR="00B315DB" w:rsidRDefault="00B315DB" w:rsidP="00B315DB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z teh smo sestavljali kombinacije, ki veljajo za indekse. </w:t>
      </w:r>
      <w:r w:rsidR="00FF3875">
        <w:rPr>
          <w:rFonts w:ascii="Times New Roman" w:hAnsi="Times New Roman" w:cs="Times New Roman"/>
          <w:sz w:val="24"/>
          <w:szCs w:val="24"/>
        </w:rPr>
        <w:t>Sledita primera</w:t>
      </w:r>
      <w:r>
        <w:rPr>
          <w:rFonts w:ascii="Times New Roman" w:hAnsi="Times New Roman" w:cs="Times New Roman"/>
          <w:sz w:val="24"/>
          <w:szCs w:val="24"/>
        </w:rPr>
        <w:t>:</w:t>
      </w:r>
    </w:p>
    <w:p w:rsidR="00B315DB" w:rsidRDefault="00B315DB" w:rsidP="00B315DB">
      <w:pPr>
        <w:pStyle w:val="Odstavekseznama"/>
        <w:numPr>
          <w:ilvl w:val="0"/>
          <w:numId w:val="7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ame</w:t>
      </w:r>
      <w:r w:rsidR="009E6CA8">
        <w:rPr>
          <w:rFonts w:ascii="Times New Roman" w:hAnsi="Times New Roman" w:cs="Times New Roman"/>
          <w:sz w:val="24"/>
          <w:szCs w:val="24"/>
        </w:rPr>
        <w:t xml:space="preserve"> Development Process OR Life-Cycle.</w:t>
      </w:r>
    </w:p>
    <w:p w:rsidR="00B315DB" w:rsidRPr="00B315DB" w:rsidRDefault="009E6CA8" w:rsidP="00B315DB">
      <w:pPr>
        <w:pStyle w:val="Odstavekseznama"/>
        <w:numPr>
          <w:ilvl w:val="0"/>
          <w:numId w:val="7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ame </w:t>
      </w:r>
      <w:r w:rsidR="0035647F">
        <w:rPr>
          <w:rFonts w:ascii="Times New Roman" w:hAnsi="Times New Roman" w:cs="Times New Roman"/>
          <w:sz w:val="24"/>
          <w:szCs w:val="24"/>
        </w:rPr>
        <w:t>Process OR Method OR Life-Cycle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8838F2" w:rsidRPr="00EE3CB9" w:rsidRDefault="00A75BB6" w:rsidP="008838F2">
      <w:pPr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2.3</w:t>
      </w:r>
      <w:r w:rsidR="008838F2" w:rsidRPr="00EE3CB9">
        <w:rPr>
          <w:rFonts w:ascii="Times New Roman" w:hAnsi="Times New Roman" w:cs="Times New Roman"/>
          <w:sz w:val="24"/>
          <w:szCs w:val="24"/>
        </w:rPr>
        <w:t xml:space="preserve"> POTEK DELA</w:t>
      </w:r>
    </w:p>
    <w:p w:rsidR="00C80410" w:rsidRDefault="00311018" w:rsidP="008838F2">
      <w:pPr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vodoma smo predstavili potencial, ki ga predstavljajo video igre. Kot je razvidno iz literature je bilo malo pozornosti posvečene </w:t>
      </w:r>
      <w:r w:rsidR="00D87270">
        <w:rPr>
          <w:rFonts w:ascii="Times New Roman" w:hAnsi="Times New Roman" w:cs="Times New Roman"/>
          <w:sz w:val="24"/>
          <w:szCs w:val="24"/>
        </w:rPr>
        <w:t>razvoju procesov za video igre.</w:t>
      </w:r>
      <w:r w:rsidR="0033277D">
        <w:rPr>
          <w:rFonts w:ascii="Times New Roman" w:hAnsi="Times New Roman" w:cs="Times New Roman"/>
          <w:sz w:val="24"/>
          <w:szCs w:val="24"/>
        </w:rPr>
        <w:t xml:space="preserve"> V</w:t>
      </w:r>
      <w:r w:rsidR="001076E2">
        <w:rPr>
          <w:rFonts w:ascii="Times New Roman" w:hAnsi="Times New Roman" w:cs="Times New Roman"/>
          <w:sz w:val="24"/>
          <w:szCs w:val="24"/>
        </w:rPr>
        <w:t xml:space="preserve"> tretjem poglavju </w:t>
      </w:r>
      <w:r w:rsidR="0033277D">
        <w:rPr>
          <w:rFonts w:ascii="Times New Roman" w:hAnsi="Times New Roman" w:cs="Times New Roman"/>
          <w:sz w:val="24"/>
          <w:szCs w:val="24"/>
        </w:rPr>
        <w:t>bomo</w:t>
      </w:r>
      <w:r w:rsidR="00085FD9">
        <w:rPr>
          <w:rFonts w:ascii="Times New Roman" w:hAnsi="Times New Roman" w:cs="Times New Roman"/>
          <w:sz w:val="24"/>
          <w:szCs w:val="24"/>
        </w:rPr>
        <w:t xml:space="preserve"> poskusili predstavit</w:t>
      </w:r>
      <w:r w:rsidR="0033277D">
        <w:rPr>
          <w:rFonts w:ascii="Times New Roman" w:hAnsi="Times New Roman" w:cs="Times New Roman"/>
          <w:sz w:val="24"/>
          <w:szCs w:val="24"/>
        </w:rPr>
        <w:t>i</w:t>
      </w:r>
      <w:r w:rsidR="00085FD9">
        <w:rPr>
          <w:rFonts w:ascii="Times New Roman" w:hAnsi="Times New Roman" w:cs="Times New Roman"/>
          <w:sz w:val="24"/>
          <w:szCs w:val="24"/>
        </w:rPr>
        <w:t xml:space="preserve"> vse procese, ki jih lahko najdemo v literaturi. To znanje bo omogočalo la</w:t>
      </w:r>
      <w:r w:rsidR="00221891">
        <w:rPr>
          <w:rFonts w:ascii="Times New Roman" w:hAnsi="Times New Roman" w:cs="Times New Roman"/>
          <w:sz w:val="24"/>
          <w:szCs w:val="24"/>
        </w:rPr>
        <w:t xml:space="preserve">žje razumevanje delovanja </w:t>
      </w:r>
      <w:r w:rsidR="00085FD9">
        <w:rPr>
          <w:rFonts w:ascii="Times New Roman" w:hAnsi="Times New Roman" w:cs="Times New Roman"/>
          <w:sz w:val="24"/>
          <w:szCs w:val="24"/>
        </w:rPr>
        <w:t>procesov</w:t>
      </w:r>
      <w:r w:rsidR="00221891">
        <w:rPr>
          <w:rFonts w:ascii="Times New Roman" w:hAnsi="Times New Roman" w:cs="Times New Roman"/>
          <w:sz w:val="24"/>
          <w:szCs w:val="24"/>
        </w:rPr>
        <w:t xml:space="preserve"> in spoznanje terminologije</w:t>
      </w:r>
      <w:r w:rsidR="00085FD9">
        <w:rPr>
          <w:rFonts w:ascii="Times New Roman" w:hAnsi="Times New Roman" w:cs="Times New Roman"/>
          <w:sz w:val="24"/>
          <w:szCs w:val="24"/>
        </w:rPr>
        <w:t>.</w:t>
      </w:r>
      <w:r w:rsidR="00715DD9">
        <w:rPr>
          <w:rFonts w:ascii="Times New Roman" w:hAnsi="Times New Roman" w:cs="Times New Roman"/>
          <w:sz w:val="24"/>
          <w:szCs w:val="24"/>
        </w:rPr>
        <w:t xml:space="preserve"> Nato bomo v četrtem poglavju zbrali vse pretekle poskuse izgradnje procesov in jih pokomentirali na podlagi problematike, ki se pojavlja v razvojih video iger. V tem poglavju bomo spoznali vse aktivnosti in naravnanost discipline razv</w:t>
      </w:r>
      <w:r w:rsidR="00BF05EB">
        <w:rPr>
          <w:rFonts w:ascii="Times New Roman" w:hAnsi="Times New Roman" w:cs="Times New Roman"/>
          <w:sz w:val="24"/>
          <w:szCs w:val="24"/>
        </w:rPr>
        <w:t>oja video iger, ki bo pripomogla</w:t>
      </w:r>
      <w:bookmarkStart w:id="0" w:name="_GoBack"/>
      <w:bookmarkEnd w:id="0"/>
      <w:r w:rsidR="00715DD9">
        <w:rPr>
          <w:rFonts w:ascii="Times New Roman" w:hAnsi="Times New Roman" w:cs="Times New Roman"/>
          <w:sz w:val="24"/>
          <w:szCs w:val="24"/>
        </w:rPr>
        <w:t xml:space="preserve"> k usmeritvam </w:t>
      </w:r>
      <w:r w:rsidR="00C80410">
        <w:rPr>
          <w:rFonts w:ascii="Times New Roman" w:hAnsi="Times New Roman" w:cs="Times New Roman"/>
          <w:sz w:val="24"/>
          <w:szCs w:val="24"/>
        </w:rPr>
        <w:t xml:space="preserve">pri izgradnji procesnega modela. </w:t>
      </w:r>
    </w:p>
    <w:p w:rsidR="002C302F" w:rsidRDefault="002C302F" w:rsidP="008838F2">
      <w:pPr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zgradnja modela bo potekala sistematično</w:t>
      </w:r>
      <w:r w:rsidR="00E516C6">
        <w:rPr>
          <w:rFonts w:ascii="Times New Roman" w:hAnsi="Times New Roman" w:cs="Times New Roman"/>
          <w:sz w:val="24"/>
          <w:szCs w:val="24"/>
        </w:rPr>
        <w:t xml:space="preserve"> in si sledi po poglavjih</w:t>
      </w:r>
      <w:r>
        <w:rPr>
          <w:rFonts w:ascii="Times New Roman" w:hAnsi="Times New Roman" w:cs="Times New Roman"/>
          <w:sz w:val="24"/>
          <w:szCs w:val="24"/>
        </w:rPr>
        <w:t>:</w:t>
      </w:r>
    </w:p>
    <w:p w:rsidR="002C302F" w:rsidRDefault="002C302F" w:rsidP="002C302F">
      <w:pPr>
        <w:pStyle w:val="Odstavekseznama"/>
        <w:numPr>
          <w:ilvl w:val="0"/>
          <w:numId w:val="8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og</w:t>
      </w:r>
      <w:r w:rsidR="00660BE4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5: spoznanje discipline, ki gradi metode za izgradnjo procesnih modelov,</w:t>
      </w:r>
    </w:p>
    <w:p w:rsidR="002C302F" w:rsidRDefault="00660BE4" w:rsidP="002C302F">
      <w:pPr>
        <w:pStyle w:val="Odstavekseznama"/>
        <w:numPr>
          <w:ilvl w:val="0"/>
          <w:numId w:val="8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og. </w:t>
      </w:r>
      <w:r w:rsidR="002C302F">
        <w:rPr>
          <w:rFonts w:ascii="Times New Roman" w:hAnsi="Times New Roman" w:cs="Times New Roman"/>
          <w:sz w:val="24"/>
          <w:szCs w:val="24"/>
        </w:rPr>
        <w:t xml:space="preserve">6: </w:t>
      </w:r>
      <w:r>
        <w:rPr>
          <w:rFonts w:ascii="Times New Roman" w:hAnsi="Times New Roman" w:cs="Times New Roman"/>
          <w:sz w:val="24"/>
          <w:szCs w:val="24"/>
        </w:rPr>
        <w:t>izgradnja metode za definiranje procesnega modela</w:t>
      </w:r>
      <w:r w:rsidR="002C302F">
        <w:rPr>
          <w:rFonts w:ascii="Times New Roman" w:hAnsi="Times New Roman" w:cs="Times New Roman"/>
          <w:sz w:val="24"/>
          <w:szCs w:val="24"/>
        </w:rPr>
        <w:t>,</w:t>
      </w:r>
    </w:p>
    <w:p w:rsidR="00660BE4" w:rsidRDefault="00660BE4" w:rsidP="002C302F">
      <w:pPr>
        <w:pStyle w:val="Odstavekseznama"/>
        <w:numPr>
          <w:ilvl w:val="0"/>
          <w:numId w:val="8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og </w:t>
      </w:r>
      <w:r w:rsidR="002C302F">
        <w:rPr>
          <w:rFonts w:ascii="Times New Roman" w:hAnsi="Times New Roman" w:cs="Times New Roman"/>
          <w:sz w:val="24"/>
          <w:szCs w:val="24"/>
        </w:rPr>
        <w:t>7:</w:t>
      </w:r>
      <w:r>
        <w:rPr>
          <w:rFonts w:ascii="Times New Roman" w:hAnsi="Times New Roman" w:cs="Times New Roman"/>
          <w:sz w:val="24"/>
          <w:szCs w:val="24"/>
        </w:rPr>
        <w:t xml:space="preserve"> apliciranje metode in izgradnja procesnega modela,</w:t>
      </w:r>
    </w:p>
    <w:p w:rsidR="002C302F" w:rsidRDefault="00660BE4" w:rsidP="002C302F">
      <w:pPr>
        <w:pStyle w:val="Odstavekseznama"/>
        <w:numPr>
          <w:ilvl w:val="0"/>
          <w:numId w:val="8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og. 8: </w:t>
      </w:r>
      <w:r w:rsidR="00D40F9E">
        <w:rPr>
          <w:rFonts w:ascii="Times New Roman" w:hAnsi="Times New Roman" w:cs="Times New Roman"/>
          <w:sz w:val="24"/>
          <w:szCs w:val="24"/>
        </w:rPr>
        <w:t xml:space="preserve">spoznanje pristopov optimizacije in </w:t>
      </w:r>
      <w:r w:rsidR="00A737DA">
        <w:rPr>
          <w:rFonts w:ascii="Times New Roman" w:hAnsi="Times New Roman" w:cs="Times New Roman"/>
          <w:sz w:val="24"/>
          <w:szCs w:val="24"/>
        </w:rPr>
        <w:t>ilustracija optimiziranje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384241" w:rsidRPr="00384241" w:rsidRDefault="00E90B4C" w:rsidP="00384241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aziskava je bila pisana v urejevalniku besedil Word</w:t>
      </w:r>
      <w:r w:rsidR="005757CB">
        <w:rPr>
          <w:rFonts w:ascii="Times New Roman" w:hAnsi="Times New Roman" w:cs="Times New Roman"/>
          <w:sz w:val="24"/>
          <w:szCs w:val="24"/>
        </w:rPr>
        <w:t>.</w:t>
      </w:r>
      <w:r w:rsidR="00BB77D7">
        <w:rPr>
          <w:rFonts w:ascii="Times New Roman" w:hAnsi="Times New Roman" w:cs="Times New Roman"/>
          <w:sz w:val="24"/>
          <w:szCs w:val="24"/>
        </w:rPr>
        <w:t xml:space="preserve"> Zbrano literaturo smo upravljali z odprtokodno programsko opremo Zootero</w:t>
      </w:r>
      <w:r w:rsidR="0080670D">
        <w:rPr>
          <w:rFonts w:ascii="Times New Roman" w:hAnsi="Times New Roman" w:cs="Times New Roman"/>
          <w:sz w:val="24"/>
          <w:szCs w:val="24"/>
        </w:rPr>
        <w:t>.</w:t>
      </w:r>
      <w:r w:rsidR="00F045E9">
        <w:rPr>
          <w:rFonts w:ascii="Times New Roman" w:hAnsi="Times New Roman" w:cs="Times New Roman"/>
          <w:sz w:val="24"/>
          <w:szCs w:val="24"/>
        </w:rPr>
        <w:t xml:space="preserve"> Vsi procesni modeli so bili narisani z odprtokodno rešitvijo ArgoUML.</w:t>
      </w:r>
      <w:r w:rsidR="0088060E">
        <w:rPr>
          <w:rFonts w:ascii="Times New Roman" w:hAnsi="Times New Roman" w:cs="Times New Roman"/>
          <w:sz w:val="24"/>
          <w:szCs w:val="24"/>
        </w:rPr>
        <w:t xml:space="preserve"> </w:t>
      </w:r>
      <w:r w:rsidR="00F62ABA">
        <w:rPr>
          <w:rFonts w:ascii="Times New Roman" w:hAnsi="Times New Roman" w:cs="Times New Roman"/>
          <w:sz w:val="24"/>
          <w:szCs w:val="24"/>
        </w:rPr>
        <w:t>Za znižanje tveganj smo uporabljali spletno rešitev spremljanja izvorne kode GitHub</w:t>
      </w:r>
      <w:r w:rsidR="00C91692">
        <w:rPr>
          <w:rFonts w:ascii="Times New Roman" w:hAnsi="Times New Roman" w:cs="Times New Roman"/>
          <w:sz w:val="24"/>
          <w:szCs w:val="24"/>
        </w:rPr>
        <w:t xml:space="preserve"> (</w:t>
      </w:r>
      <w:r w:rsidR="00BA735C" w:rsidRPr="00BA735C">
        <w:rPr>
          <w:rFonts w:ascii="Times New Roman" w:hAnsi="Times New Roman" w:cs="Times New Roman"/>
          <w:sz w:val="24"/>
          <w:szCs w:val="24"/>
        </w:rPr>
        <w:t>https://github.com/andrazg/game_development_process)</w:t>
      </w:r>
      <w:r w:rsidR="00BA735C">
        <w:rPr>
          <w:rFonts w:ascii="Times New Roman" w:hAnsi="Times New Roman" w:cs="Times New Roman"/>
          <w:sz w:val="24"/>
          <w:szCs w:val="24"/>
        </w:rPr>
        <w:t>, ki hkrati podpira</w:t>
      </w:r>
      <w:r w:rsidR="005677BE">
        <w:rPr>
          <w:rFonts w:ascii="Times New Roman" w:hAnsi="Times New Roman" w:cs="Times New Roman"/>
          <w:sz w:val="24"/>
          <w:szCs w:val="24"/>
        </w:rPr>
        <w:t xml:space="preserve"> tudi izjavo o avtorstvu.</w:t>
      </w:r>
    </w:p>
    <w:p w:rsidR="003F30CF" w:rsidRDefault="00D074AB" w:rsidP="00961543">
      <w:pPr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E3CB9">
        <w:rPr>
          <w:rFonts w:ascii="Times New Roman" w:hAnsi="Times New Roman" w:cs="Times New Roman"/>
          <w:sz w:val="24"/>
          <w:szCs w:val="24"/>
        </w:rPr>
        <w:t>2.4 OMEJITVE</w:t>
      </w:r>
    </w:p>
    <w:p w:rsidR="00125CE1" w:rsidRDefault="00125CE1" w:rsidP="00961543">
      <w:pPr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384241" w:rsidRPr="00EE3CB9" w:rsidRDefault="00384241" w:rsidP="00961543">
      <w:pPr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sectPr w:rsidR="00384241" w:rsidRPr="00EE3CB9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83544" w:rsidRDefault="00283544" w:rsidP="0084437A">
      <w:pPr>
        <w:spacing w:after="0" w:line="240" w:lineRule="auto"/>
      </w:pPr>
      <w:r>
        <w:separator/>
      </w:r>
    </w:p>
  </w:endnote>
  <w:endnote w:type="continuationSeparator" w:id="0">
    <w:p w:rsidR="00283544" w:rsidRDefault="00283544" w:rsidP="0084437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EE"/>
    <w:family w:val="roman"/>
    <w:pitch w:val="variable"/>
    <w:sig w:usb0="E00006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83544" w:rsidRDefault="00283544" w:rsidP="0084437A">
      <w:pPr>
        <w:spacing w:after="0" w:line="240" w:lineRule="auto"/>
      </w:pPr>
      <w:r>
        <w:separator/>
      </w:r>
    </w:p>
  </w:footnote>
  <w:footnote w:type="continuationSeparator" w:id="0">
    <w:p w:rsidR="00283544" w:rsidRDefault="00283544" w:rsidP="0084437A">
      <w:pPr>
        <w:spacing w:after="0" w:line="240" w:lineRule="auto"/>
      </w:pPr>
      <w:r>
        <w:continuationSeparator/>
      </w:r>
    </w:p>
  </w:footnote>
  <w:footnote w:id="1">
    <w:p w:rsidR="0084437A" w:rsidRDefault="0084437A">
      <w:pPr>
        <w:pStyle w:val="Sprotnaopomba-besedilo"/>
      </w:pPr>
      <w:r>
        <w:rPr>
          <w:rStyle w:val="Sprotnaopomba-sklic"/>
        </w:rPr>
        <w:footnoteRef/>
      </w:r>
      <w:r>
        <w:t xml:space="preserve"> Zbirka sopomenk (sinonimov).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F2A3F3B"/>
    <w:multiLevelType w:val="hybridMultilevel"/>
    <w:tmpl w:val="D2DAA294"/>
    <w:lvl w:ilvl="0" w:tplc="042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F3916BE"/>
    <w:multiLevelType w:val="hybridMultilevel"/>
    <w:tmpl w:val="BCA82A3C"/>
    <w:lvl w:ilvl="0" w:tplc="042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4256149"/>
    <w:multiLevelType w:val="hybridMultilevel"/>
    <w:tmpl w:val="163A329E"/>
    <w:lvl w:ilvl="0" w:tplc="0424000F">
      <w:start w:val="1"/>
      <w:numFmt w:val="decimal"/>
      <w:lvlText w:val="%1."/>
      <w:lvlJc w:val="left"/>
      <w:pPr>
        <w:ind w:left="1080" w:hanging="360"/>
      </w:pPr>
    </w:lvl>
    <w:lvl w:ilvl="1" w:tplc="04240019" w:tentative="1">
      <w:start w:val="1"/>
      <w:numFmt w:val="lowerLetter"/>
      <w:lvlText w:val="%2."/>
      <w:lvlJc w:val="left"/>
      <w:pPr>
        <w:ind w:left="1800" w:hanging="360"/>
      </w:pPr>
    </w:lvl>
    <w:lvl w:ilvl="2" w:tplc="0424001B" w:tentative="1">
      <w:start w:val="1"/>
      <w:numFmt w:val="lowerRoman"/>
      <w:lvlText w:val="%3."/>
      <w:lvlJc w:val="right"/>
      <w:pPr>
        <w:ind w:left="2520" w:hanging="180"/>
      </w:pPr>
    </w:lvl>
    <w:lvl w:ilvl="3" w:tplc="0424000F" w:tentative="1">
      <w:start w:val="1"/>
      <w:numFmt w:val="decimal"/>
      <w:lvlText w:val="%4."/>
      <w:lvlJc w:val="left"/>
      <w:pPr>
        <w:ind w:left="3240" w:hanging="360"/>
      </w:pPr>
    </w:lvl>
    <w:lvl w:ilvl="4" w:tplc="04240019" w:tentative="1">
      <w:start w:val="1"/>
      <w:numFmt w:val="lowerLetter"/>
      <w:lvlText w:val="%5."/>
      <w:lvlJc w:val="left"/>
      <w:pPr>
        <w:ind w:left="3960" w:hanging="360"/>
      </w:pPr>
    </w:lvl>
    <w:lvl w:ilvl="5" w:tplc="0424001B" w:tentative="1">
      <w:start w:val="1"/>
      <w:numFmt w:val="lowerRoman"/>
      <w:lvlText w:val="%6."/>
      <w:lvlJc w:val="right"/>
      <w:pPr>
        <w:ind w:left="4680" w:hanging="180"/>
      </w:pPr>
    </w:lvl>
    <w:lvl w:ilvl="6" w:tplc="0424000F" w:tentative="1">
      <w:start w:val="1"/>
      <w:numFmt w:val="decimal"/>
      <w:lvlText w:val="%7."/>
      <w:lvlJc w:val="left"/>
      <w:pPr>
        <w:ind w:left="5400" w:hanging="360"/>
      </w:pPr>
    </w:lvl>
    <w:lvl w:ilvl="7" w:tplc="04240019" w:tentative="1">
      <w:start w:val="1"/>
      <w:numFmt w:val="lowerLetter"/>
      <w:lvlText w:val="%8."/>
      <w:lvlJc w:val="left"/>
      <w:pPr>
        <w:ind w:left="6120" w:hanging="360"/>
      </w:pPr>
    </w:lvl>
    <w:lvl w:ilvl="8" w:tplc="0424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30626971"/>
    <w:multiLevelType w:val="hybridMultilevel"/>
    <w:tmpl w:val="DC88D3FC"/>
    <w:lvl w:ilvl="0" w:tplc="042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4A916F1D"/>
    <w:multiLevelType w:val="hybridMultilevel"/>
    <w:tmpl w:val="FFE6D864"/>
    <w:lvl w:ilvl="0" w:tplc="0424000F">
      <w:start w:val="1"/>
      <w:numFmt w:val="decimal"/>
      <w:lvlText w:val="%1."/>
      <w:lvlJc w:val="left"/>
      <w:pPr>
        <w:ind w:left="780" w:hanging="360"/>
      </w:pPr>
    </w:lvl>
    <w:lvl w:ilvl="1" w:tplc="04240019" w:tentative="1">
      <w:start w:val="1"/>
      <w:numFmt w:val="lowerLetter"/>
      <w:lvlText w:val="%2."/>
      <w:lvlJc w:val="left"/>
      <w:pPr>
        <w:ind w:left="1500" w:hanging="360"/>
      </w:pPr>
    </w:lvl>
    <w:lvl w:ilvl="2" w:tplc="0424001B" w:tentative="1">
      <w:start w:val="1"/>
      <w:numFmt w:val="lowerRoman"/>
      <w:lvlText w:val="%3."/>
      <w:lvlJc w:val="right"/>
      <w:pPr>
        <w:ind w:left="2220" w:hanging="180"/>
      </w:pPr>
    </w:lvl>
    <w:lvl w:ilvl="3" w:tplc="0424000F" w:tentative="1">
      <w:start w:val="1"/>
      <w:numFmt w:val="decimal"/>
      <w:lvlText w:val="%4."/>
      <w:lvlJc w:val="left"/>
      <w:pPr>
        <w:ind w:left="2940" w:hanging="360"/>
      </w:pPr>
    </w:lvl>
    <w:lvl w:ilvl="4" w:tplc="04240019" w:tentative="1">
      <w:start w:val="1"/>
      <w:numFmt w:val="lowerLetter"/>
      <w:lvlText w:val="%5."/>
      <w:lvlJc w:val="left"/>
      <w:pPr>
        <w:ind w:left="3660" w:hanging="360"/>
      </w:pPr>
    </w:lvl>
    <w:lvl w:ilvl="5" w:tplc="0424001B" w:tentative="1">
      <w:start w:val="1"/>
      <w:numFmt w:val="lowerRoman"/>
      <w:lvlText w:val="%6."/>
      <w:lvlJc w:val="right"/>
      <w:pPr>
        <w:ind w:left="4380" w:hanging="180"/>
      </w:pPr>
    </w:lvl>
    <w:lvl w:ilvl="6" w:tplc="0424000F" w:tentative="1">
      <w:start w:val="1"/>
      <w:numFmt w:val="decimal"/>
      <w:lvlText w:val="%7."/>
      <w:lvlJc w:val="left"/>
      <w:pPr>
        <w:ind w:left="5100" w:hanging="360"/>
      </w:pPr>
    </w:lvl>
    <w:lvl w:ilvl="7" w:tplc="04240019" w:tentative="1">
      <w:start w:val="1"/>
      <w:numFmt w:val="lowerLetter"/>
      <w:lvlText w:val="%8."/>
      <w:lvlJc w:val="left"/>
      <w:pPr>
        <w:ind w:left="5820" w:hanging="360"/>
      </w:pPr>
    </w:lvl>
    <w:lvl w:ilvl="8" w:tplc="0424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5">
    <w:nsid w:val="751D3CEC"/>
    <w:multiLevelType w:val="hybridMultilevel"/>
    <w:tmpl w:val="F2D80F7C"/>
    <w:lvl w:ilvl="0" w:tplc="042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7DB31192"/>
    <w:multiLevelType w:val="hybridMultilevel"/>
    <w:tmpl w:val="5FA00076"/>
    <w:lvl w:ilvl="0" w:tplc="042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7F331C9E"/>
    <w:multiLevelType w:val="hybridMultilevel"/>
    <w:tmpl w:val="2A988610"/>
    <w:lvl w:ilvl="0" w:tplc="042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4"/>
  </w:num>
  <w:num w:numId="3">
    <w:abstractNumId w:val="6"/>
  </w:num>
  <w:num w:numId="4">
    <w:abstractNumId w:val="1"/>
  </w:num>
  <w:num w:numId="5">
    <w:abstractNumId w:val="2"/>
  </w:num>
  <w:num w:numId="6">
    <w:abstractNumId w:val="3"/>
  </w:num>
  <w:num w:numId="7">
    <w:abstractNumId w:val="7"/>
  </w:num>
  <w:num w:numId="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376DA"/>
    <w:rsid w:val="0001718F"/>
    <w:rsid w:val="00023221"/>
    <w:rsid w:val="0002505E"/>
    <w:rsid w:val="0003782C"/>
    <w:rsid w:val="00041664"/>
    <w:rsid w:val="00044931"/>
    <w:rsid w:val="00047161"/>
    <w:rsid w:val="0006129B"/>
    <w:rsid w:val="00061723"/>
    <w:rsid w:val="00071B36"/>
    <w:rsid w:val="00075CE4"/>
    <w:rsid w:val="00085FD9"/>
    <w:rsid w:val="000942C0"/>
    <w:rsid w:val="00095535"/>
    <w:rsid w:val="000A7E28"/>
    <w:rsid w:val="000B7456"/>
    <w:rsid w:val="000D250D"/>
    <w:rsid w:val="000D4016"/>
    <w:rsid w:val="000E0164"/>
    <w:rsid w:val="000E2AE1"/>
    <w:rsid w:val="000E3A3C"/>
    <w:rsid w:val="000E3E5C"/>
    <w:rsid w:val="000F3634"/>
    <w:rsid w:val="000F7DF9"/>
    <w:rsid w:val="00100B61"/>
    <w:rsid w:val="0010460F"/>
    <w:rsid w:val="001076E2"/>
    <w:rsid w:val="00125CE1"/>
    <w:rsid w:val="001322DD"/>
    <w:rsid w:val="00146A78"/>
    <w:rsid w:val="00147773"/>
    <w:rsid w:val="00151D0B"/>
    <w:rsid w:val="00165B39"/>
    <w:rsid w:val="00174998"/>
    <w:rsid w:val="001B1FBF"/>
    <w:rsid w:val="001B5663"/>
    <w:rsid w:val="001B5A9F"/>
    <w:rsid w:val="001C5421"/>
    <w:rsid w:val="001D64A4"/>
    <w:rsid w:val="0020263C"/>
    <w:rsid w:val="00221891"/>
    <w:rsid w:val="00234E3D"/>
    <w:rsid w:val="00236785"/>
    <w:rsid w:val="00240D50"/>
    <w:rsid w:val="00243A26"/>
    <w:rsid w:val="00243C3E"/>
    <w:rsid w:val="00254B77"/>
    <w:rsid w:val="00255431"/>
    <w:rsid w:val="00283544"/>
    <w:rsid w:val="00285CD3"/>
    <w:rsid w:val="002C16D1"/>
    <w:rsid w:val="002C302F"/>
    <w:rsid w:val="002C5E77"/>
    <w:rsid w:val="002C6813"/>
    <w:rsid w:val="002C6B29"/>
    <w:rsid w:val="0030195A"/>
    <w:rsid w:val="00301BA3"/>
    <w:rsid w:val="003053AA"/>
    <w:rsid w:val="00311018"/>
    <w:rsid w:val="00313266"/>
    <w:rsid w:val="00315993"/>
    <w:rsid w:val="00322C30"/>
    <w:rsid w:val="0033277D"/>
    <w:rsid w:val="00335D08"/>
    <w:rsid w:val="0033731D"/>
    <w:rsid w:val="00340492"/>
    <w:rsid w:val="003468A5"/>
    <w:rsid w:val="00354AB0"/>
    <w:rsid w:val="0035647F"/>
    <w:rsid w:val="00370E07"/>
    <w:rsid w:val="00375FF3"/>
    <w:rsid w:val="00384241"/>
    <w:rsid w:val="00386671"/>
    <w:rsid w:val="003C0ECB"/>
    <w:rsid w:val="003C0F2F"/>
    <w:rsid w:val="003C16AE"/>
    <w:rsid w:val="003D1149"/>
    <w:rsid w:val="003E2B3F"/>
    <w:rsid w:val="003F283C"/>
    <w:rsid w:val="003F30CF"/>
    <w:rsid w:val="004051F4"/>
    <w:rsid w:val="004057E4"/>
    <w:rsid w:val="00406CF7"/>
    <w:rsid w:val="00414300"/>
    <w:rsid w:val="00416D65"/>
    <w:rsid w:val="004244F8"/>
    <w:rsid w:val="004342CA"/>
    <w:rsid w:val="00436576"/>
    <w:rsid w:val="00442E10"/>
    <w:rsid w:val="00460C5F"/>
    <w:rsid w:val="0047027A"/>
    <w:rsid w:val="00475C3C"/>
    <w:rsid w:val="004860F0"/>
    <w:rsid w:val="00486F01"/>
    <w:rsid w:val="00491E54"/>
    <w:rsid w:val="00492335"/>
    <w:rsid w:val="004A09C8"/>
    <w:rsid w:val="004A41BE"/>
    <w:rsid w:val="004A6CC2"/>
    <w:rsid w:val="004A71E0"/>
    <w:rsid w:val="004D55AF"/>
    <w:rsid w:val="004F3E77"/>
    <w:rsid w:val="004F7201"/>
    <w:rsid w:val="00502805"/>
    <w:rsid w:val="00503254"/>
    <w:rsid w:val="00503C5E"/>
    <w:rsid w:val="00510F3D"/>
    <w:rsid w:val="005134A6"/>
    <w:rsid w:val="00516061"/>
    <w:rsid w:val="00517CA6"/>
    <w:rsid w:val="00524061"/>
    <w:rsid w:val="0053315B"/>
    <w:rsid w:val="00535224"/>
    <w:rsid w:val="005376DA"/>
    <w:rsid w:val="005454A0"/>
    <w:rsid w:val="00561452"/>
    <w:rsid w:val="005659F7"/>
    <w:rsid w:val="005677BE"/>
    <w:rsid w:val="0057325A"/>
    <w:rsid w:val="005738E0"/>
    <w:rsid w:val="005757CB"/>
    <w:rsid w:val="005A20EB"/>
    <w:rsid w:val="005A48DD"/>
    <w:rsid w:val="005B4BFB"/>
    <w:rsid w:val="005D6715"/>
    <w:rsid w:val="005E296E"/>
    <w:rsid w:val="00616BBF"/>
    <w:rsid w:val="00631872"/>
    <w:rsid w:val="006430C7"/>
    <w:rsid w:val="0064558B"/>
    <w:rsid w:val="00654DF2"/>
    <w:rsid w:val="00660BE4"/>
    <w:rsid w:val="00665E8B"/>
    <w:rsid w:val="006707FE"/>
    <w:rsid w:val="00695AF2"/>
    <w:rsid w:val="006A2CD1"/>
    <w:rsid w:val="006A43D1"/>
    <w:rsid w:val="006A5C7F"/>
    <w:rsid w:val="006B48EB"/>
    <w:rsid w:val="006C3DE5"/>
    <w:rsid w:val="006D2903"/>
    <w:rsid w:val="006F11C5"/>
    <w:rsid w:val="00703E89"/>
    <w:rsid w:val="00707F25"/>
    <w:rsid w:val="00714E1A"/>
    <w:rsid w:val="00715DD9"/>
    <w:rsid w:val="00716F94"/>
    <w:rsid w:val="0072445C"/>
    <w:rsid w:val="00732D73"/>
    <w:rsid w:val="007405C6"/>
    <w:rsid w:val="00755111"/>
    <w:rsid w:val="00757FC3"/>
    <w:rsid w:val="00767A45"/>
    <w:rsid w:val="0078039B"/>
    <w:rsid w:val="0078220F"/>
    <w:rsid w:val="00784881"/>
    <w:rsid w:val="00795CC5"/>
    <w:rsid w:val="007A1DED"/>
    <w:rsid w:val="007A1EE2"/>
    <w:rsid w:val="007A7433"/>
    <w:rsid w:val="007B3A8E"/>
    <w:rsid w:val="007B7838"/>
    <w:rsid w:val="007E1665"/>
    <w:rsid w:val="007E65B5"/>
    <w:rsid w:val="007E76FB"/>
    <w:rsid w:val="0080670D"/>
    <w:rsid w:val="00814390"/>
    <w:rsid w:val="00826B0D"/>
    <w:rsid w:val="008412FB"/>
    <w:rsid w:val="0084437A"/>
    <w:rsid w:val="00851CFF"/>
    <w:rsid w:val="00861040"/>
    <w:rsid w:val="00864F82"/>
    <w:rsid w:val="008670AF"/>
    <w:rsid w:val="0088060E"/>
    <w:rsid w:val="00880EFC"/>
    <w:rsid w:val="008838F2"/>
    <w:rsid w:val="0088439C"/>
    <w:rsid w:val="00891815"/>
    <w:rsid w:val="00892B01"/>
    <w:rsid w:val="0089435C"/>
    <w:rsid w:val="00895E8C"/>
    <w:rsid w:val="00896309"/>
    <w:rsid w:val="008B5DCE"/>
    <w:rsid w:val="008C0252"/>
    <w:rsid w:val="008C0BA9"/>
    <w:rsid w:val="008D1418"/>
    <w:rsid w:val="008D1E0B"/>
    <w:rsid w:val="008D2131"/>
    <w:rsid w:val="008E5DDD"/>
    <w:rsid w:val="008F3AA5"/>
    <w:rsid w:val="008F6579"/>
    <w:rsid w:val="008F6C78"/>
    <w:rsid w:val="009026EB"/>
    <w:rsid w:val="00913E28"/>
    <w:rsid w:val="00921452"/>
    <w:rsid w:val="009404B6"/>
    <w:rsid w:val="00940A56"/>
    <w:rsid w:val="00961543"/>
    <w:rsid w:val="00963308"/>
    <w:rsid w:val="00964E8F"/>
    <w:rsid w:val="00977735"/>
    <w:rsid w:val="00995A43"/>
    <w:rsid w:val="009A2053"/>
    <w:rsid w:val="009A328C"/>
    <w:rsid w:val="009A432C"/>
    <w:rsid w:val="009B1E37"/>
    <w:rsid w:val="009C4CB9"/>
    <w:rsid w:val="009D69C0"/>
    <w:rsid w:val="009E399D"/>
    <w:rsid w:val="009E5B26"/>
    <w:rsid w:val="009E6CA8"/>
    <w:rsid w:val="009F0ED2"/>
    <w:rsid w:val="009F24A4"/>
    <w:rsid w:val="009F6A6F"/>
    <w:rsid w:val="00A01DF3"/>
    <w:rsid w:val="00A25ABE"/>
    <w:rsid w:val="00A37ED3"/>
    <w:rsid w:val="00A42279"/>
    <w:rsid w:val="00A43D3B"/>
    <w:rsid w:val="00A43F59"/>
    <w:rsid w:val="00A45C34"/>
    <w:rsid w:val="00A50BD6"/>
    <w:rsid w:val="00A51359"/>
    <w:rsid w:val="00A542E6"/>
    <w:rsid w:val="00A62C12"/>
    <w:rsid w:val="00A71A79"/>
    <w:rsid w:val="00A737DA"/>
    <w:rsid w:val="00A75BB6"/>
    <w:rsid w:val="00A75E2A"/>
    <w:rsid w:val="00A85307"/>
    <w:rsid w:val="00A86193"/>
    <w:rsid w:val="00AB2E5C"/>
    <w:rsid w:val="00AB5640"/>
    <w:rsid w:val="00AB6480"/>
    <w:rsid w:val="00AF2156"/>
    <w:rsid w:val="00B01FC3"/>
    <w:rsid w:val="00B1136A"/>
    <w:rsid w:val="00B1234C"/>
    <w:rsid w:val="00B12E13"/>
    <w:rsid w:val="00B1637A"/>
    <w:rsid w:val="00B30952"/>
    <w:rsid w:val="00B315DB"/>
    <w:rsid w:val="00B33C7A"/>
    <w:rsid w:val="00B52D82"/>
    <w:rsid w:val="00B53A1B"/>
    <w:rsid w:val="00B549B4"/>
    <w:rsid w:val="00B5557E"/>
    <w:rsid w:val="00B62C17"/>
    <w:rsid w:val="00B62CA3"/>
    <w:rsid w:val="00B62CC6"/>
    <w:rsid w:val="00B66150"/>
    <w:rsid w:val="00B67EE0"/>
    <w:rsid w:val="00B8579B"/>
    <w:rsid w:val="00B92E87"/>
    <w:rsid w:val="00B95604"/>
    <w:rsid w:val="00BA081F"/>
    <w:rsid w:val="00BA2BFC"/>
    <w:rsid w:val="00BA6F39"/>
    <w:rsid w:val="00BA735C"/>
    <w:rsid w:val="00BA7B88"/>
    <w:rsid w:val="00BB29B7"/>
    <w:rsid w:val="00BB606B"/>
    <w:rsid w:val="00BB77D7"/>
    <w:rsid w:val="00BC6721"/>
    <w:rsid w:val="00BC7B9D"/>
    <w:rsid w:val="00BE7C2C"/>
    <w:rsid w:val="00BF05EB"/>
    <w:rsid w:val="00C3445D"/>
    <w:rsid w:val="00C3755C"/>
    <w:rsid w:val="00C62DB4"/>
    <w:rsid w:val="00C74E9D"/>
    <w:rsid w:val="00C80410"/>
    <w:rsid w:val="00C856E5"/>
    <w:rsid w:val="00C9122B"/>
    <w:rsid w:val="00C91692"/>
    <w:rsid w:val="00CA0B37"/>
    <w:rsid w:val="00CD3E58"/>
    <w:rsid w:val="00CF415C"/>
    <w:rsid w:val="00CF4ED8"/>
    <w:rsid w:val="00CF75D1"/>
    <w:rsid w:val="00D01D2D"/>
    <w:rsid w:val="00D074AB"/>
    <w:rsid w:val="00D07CAC"/>
    <w:rsid w:val="00D22134"/>
    <w:rsid w:val="00D32E0B"/>
    <w:rsid w:val="00D36F92"/>
    <w:rsid w:val="00D40F9E"/>
    <w:rsid w:val="00D476D9"/>
    <w:rsid w:val="00D67EA8"/>
    <w:rsid w:val="00D871FB"/>
    <w:rsid w:val="00D87270"/>
    <w:rsid w:val="00D96F49"/>
    <w:rsid w:val="00DA5696"/>
    <w:rsid w:val="00DA6FC7"/>
    <w:rsid w:val="00DC5D8C"/>
    <w:rsid w:val="00DC5F6A"/>
    <w:rsid w:val="00DD0691"/>
    <w:rsid w:val="00DD1E3D"/>
    <w:rsid w:val="00DE2A26"/>
    <w:rsid w:val="00DE6FCA"/>
    <w:rsid w:val="00DF1274"/>
    <w:rsid w:val="00E051BD"/>
    <w:rsid w:val="00E06A4F"/>
    <w:rsid w:val="00E226BD"/>
    <w:rsid w:val="00E46E85"/>
    <w:rsid w:val="00E516C6"/>
    <w:rsid w:val="00E55F81"/>
    <w:rsid w:val="00E90B4C"/>
    <w:rsid w:val="00E91EE1"/>
    <w:rsid w:val="00E91FBD"/>
    <w:rsid w:val="00E93362"/>
    <w:rsid w:val="00EA25CF"/>
    <w:rsid w:val="00EA608C"/>
    <w:rsid w:val="00EA75EA"/>
    <w:rsid w:val="00EB2BD8"/>
    <w:rsid w:val="00EB6E64"/>
    <w:rsid w:val="00EC34D9"/>
    <w:rsid w:val="00EC3995"/>
    <w:rsid w:val="00ED7010"/>
    <w:rsid w:val="00EE3CB9"/>
    <w:rsid w:val="00EF4C80"/>
    <w:rsid w:val="00EF5651"/>
    <w:rsid w:val="00EF7171"/>
    <w:rsid w:val="00F045E9"/>
    <w:rsid w:val="00F10EA7"/>
    <w:rsid w:val="00F12A1E"/>
    <w:rsid w:val="00F21C52"/>
    <w:rsid w:val="00F402EB"/>
    <w:rsid w:val="00F40AD3"/>
    <w:rsid w:val="00F55F3B"/>
    <w:rsid w:val="00F62ABA"/>
    <w:rsid w:val="00F644FD"/>
    <w:rsid w:val="00F70192"/>
    <w:rsid w:val="00F8336F"/>
    <w:rsid w:val="00F9275F"/>
    <w:rsid w:val="00FA1BBE"/>
    <w:rsid w:val="00FA231B"/>
    <w:rsid w:val="00FA39B8"/>
    <w:rsid w:val="00FB1B80"/>
    <w:rsid w:val="00FB6C11"/>
    <w:rsid w:val="00FB76C2"/>
    <w:rsid w:val="00FC3A55"/>
    <w:rsid w:val="00FF3875"/>
    <w:rsid w:val="00FF73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l-SI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sl-SI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avaden">
    <w:name w:val="Normal"/>
    <w:qFormat/>
  </w:style>
  <w:style w:type="character" w:default="1" w:styleId="Privzetapisavaodstavka">
    <w:name w:val="Default Paragraph Font"/>
    <w:uiPriority w:val="1"/>
    <w:unhideWhenUsed/>
  </w:style>
  <w:style w:type="table" w:default="1" w:styleId="Navadnatabel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rezseznama">
    <w:name w:val="No List"/>
    <w:uiPriority w:val="99"/>
    <w:semiHidden/>
    <w:unhideWhenUsed/>
  </w:style>
  <w:style w:type="paragraph" w:styleId="Odstavekseznama">
    <w:name w:val="List Paragraph"/>
    <w:basedOn w:val="Navaden"/>
    <w:uiPriority w:val="34"/>
    <w:qFormat/>
    <w:rsid w:val="007E65B5"/>
    <w:pPr>
      <w:ind w:left="720"/>
      <w:contextualSpacing/>
    </w:pPr>
  </w:style>
  <w:style w:type="paragraph" w:styleId="Sprotnaopomba-besedilo">
    <w:name w:val="footnote text"/>
    <w:basedOn w:val="Navaden"/>
    <w:link w:val="Sprotnaopomba-besediloZnak"/>
    <w:uiPriority w:val="99"/>
    <w:semiHidden/>
    <w:unhideWhenUsed/>
    <w:rsid w:val="0084437A"/>
    <w:pPr>
      <w:spacing w:after="0" w:line="240" w:lineRule="auto"/>
    </w:pPr>
    <w:rPr>
      <w:sz w:val="20"/>
      <w:szCs w:val="20"/>
    </w:rPr>
  </w:style>
  <w:style w:type="character" w:customStyle="1" w:styleId="Sprotnaopomba-besediloZnak">
    <w:name w:val="Sprotna opomba - besedilo Znak"/>
    <w:basedOn w:val="Privzetapisavaodstavka"/>
    <w:link w:val="Sprotnaopomba-besedilo"/>
    <w:uiPriority w:val="99"/>
    <w:semiHidden/>
    <w:rsid w:val="0084437A"/>
    <w:rPr>
      <w:sz w:val="20"/>
      <w:szCs w:val="20"/>
    </w:rPr>
  </w:style>
  <w:style w:type="character" w:styleId="Sprotnaopomba-sklic">
    <w:name w:val="footnote reference"/>
    <w:basedOn w:val="Privzetapisavaodstavka"/>
    <w:uiPriority w:val="99"/>
    <w:semiHidden/>
    <w:unhideWhenUsed/>
    <w:rsid w:val="0084437A"/>
    <w:rPr>
      <w:vertAlign w:val="superscript"/>
    </w:rPr>
  </w:style>
  <w:style w:type="paragraph" w:styleId="Bibliografija">
    <w:name w:val="Bibliography"/>
    <w:basedOn w:val="Navaden"/>
    <w:next w:val="Navaden"/>
    <w:uiPriority w:val="37"/>
    <w:unhideWhenUsed/>
    <w:rsid w:val="003F30CF"/>
  </w:style>
  <w:style w:type="character" w:styleId="Hiperpovezava">
    <w:name w:val="Hyperlink"/>
    <w:basedOn w:val="Privzetapisavaodstavka"/>
    <w:uiPriority w:val="99"/>
    <w:unhideWhenUsed/>
    <w:rsid w:val="00BA735C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sl-SI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avaden">
    <w:name w:val="Normal"/>
    <w:qFormat/>
  </w:style>
  <w:style w:type="character" w:default="1" w:styleId="Privzetapisavaodstavka">
    <w:name w:val="Default Paragraph Font"/>
    <w:uiPriority w:val="1"/>
    <w:unhideWhenUsed/>
  </w:style>
  <w:style w:type="table" w:default="1" w:styleId="Navadnatabel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rezseznama">
    <w:name w:val="No List"/>
    <w:uiPriority w:val="99"/>
    <w:semiHidden/>
    <w:unhideWhenUsed/>
  </w:style>
  <w:style w:type="paragraph" w:styleId="Odstavekseznama">
    <w:name w:val="List Paragraph"/>
    <w:basedOn w:val="Navaden"/>
    <w:uiPriority w:val="34"/>
    <w:qFormat/>
    <w:rsid w:val="007E65B5"/>
    <w:pPr>
      <w:ind w:left="720"/>
      <w:contextualSpacing/>
    </w:pPr>
  </w:style>
  <w:style w:type="paragraph" w:styleId="Sprotnaopomba-besedilo">
    <w:name w:val="footnote text"/>
    <w:basedOn w:val="Navaden"/>
    <w:link w:val="Sprotnaopomba-besediloZnak"/>
    <w:uiPriority w:val="99"/>
    <w:semiHidden/>
    <w:unhideWhenUsed/>
    <w:rsid w:val="0084437A"/>
    <w:pPr>
      <w:spacing w:after="0" w:line="240" w:lineRule="auto"/>
    </w:pPr>
    <w:rPr>
      <w:sz w:val="20"/>
      <w:szCs w:val="20"/>
    </w:rPr>
  </w:style>
  <w:style w:type="character" w:customStyle="1" w:styleId="Sprotnaopomba-besediloZnak">
    <w:name w:val="Sprotna opomba - besedilo Znak"/>
    <w:basedOn w:val="Privzetapisavaodstavka"/>
    <w:link w:val="Sprotnaopomba-besedilo"/>
    <w:uiPriority w:val="99"/>
    <w:semiHidden/>
    <w:rsid w:val="0084437A"/>
    <w:rPr>
      <w:sz w:val="20"/>
      <w:szCs w:val="20"/>
    </w:rPr>
  </w:style>
  <w:style w:type="character" w:styleId="Sprotnaopomba-sklic">
    <w:name w:val="footnote reference"/>
    <w:basedOn w:val="Privzetapisavaodstavka"/>
    <w:uiPriority w:val="99"/>
    <w:semiHidden/>
    <w:unhideWhenUsed/>
    <w:rsid w:val="0084437A"/>
    <w:rPr>
      <w:vertAlign w:val="superscript"/>
    </w:rPr>
  </w:style>
  <w:style w:type="paragraph" w:styleId="Bibliografija">
    <w:name w:val="Bibliography"/>
    <w:basedOn w:val="Navaden"/>
    <w:next w:val="Navaden"/>
    <w:uiPriority w:val="37"/>
    <w:unhideWhenUsed/>
    <w:rsid w:val="003F30CF"/>
  </w:style>
  <w:style w:type="character" w:styleId="Hiperpovezava">
    <w:name w:val="Hyperlink"/>
    <w:basedOn w:val="Privzetapisavaodstavka"/>
    <w:uiPriority w:val="99"/>
    <w:unhideWhenUsed/>
    <w:rsid w:val="00BA735C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ova tema">
  <a:themeElements>
    <a:clrScheme name="Pisarn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Pisarn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isarn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5949FDA-26ED-4A0A-9EFE-C262B7CF1C1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4</TotalTime>
  <Pages>3</Pages>
  <Words>1723</Words>
  <Characters>9826</Characters>
  <Application>Microsoft Office Word</Application>
  <DocSecurity>0</DocSecurity>
  <Lines>81</Lines>
  <Paragraphs>23</Paragraphs>
  <ScaleCrop>false</ScaleCrop>
  <HeadingPairs>
    <vt:vector size="2" baseType="variant">
      <vt:variant>
        <vt:lpstr>Naslo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5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ru2</dc:creator>
  <cp:lastModifiedBy>gru2</cp:lastModifiedBy>
  <cp:revision>399</cp:revision>
  <dcterms:created xsi:type="dcterms:W3CDTF">2018-01-04T08:39:00Z</dcterms:created>
  <dcterms:modified xsi:type="dcterms:W3CDTF">2018-01-04T16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33"&gt;&lt;session id="a3LpelDA"/&gt;&lt;style id="http://www.zotero.org/styles/chicago-author-date-16th-edition" locale="sl-SI" hasBibliography="1" bibliographyStyleHasBeenSet="1"/&gt;&lt;prefs&gt;&lt;pref name="fieldType" value="Field</vt:lpwstr>
  </property>
  <property fmtid="{D5CDD505-2E9C-101B-9397-08002B2CF9AE}" pid="3" name="ZOTERO_PREF_2">
    <vt:lpwstr>"/&gt;&lt;pref name="automaticJournalAbbreviations" value="true"/&gt;&lt;pref name="noteType" value="0"/&gt;&lt;/prefs&gt;&lt;/data&gt;</vt:lpwstr>
  </property>
</Properties>
</file>